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F5087C" w14:textId="73A9B44E" w:rsidR="00E05ABE" w:rsidRDefault="00371E42" w:rsidP="005C3B96">
      <w:pPr>
        <w:rPr>
          <w:b/>
          <w:bCs/>
          <w:sz w:val="34"/>
          <w:szCs w:val="34"/>
        </w:rPr>
      </w:pPr>
      <w:bookmarkStart w:id="0" w:name="OLE_LINK6"/>
      <w:bookmarkStart w:id="1" w:name="OLE_LINK7"/>
      <w:r>
        <w:rPr>
          <w:b/>
          <w:bCs/>
          <w:sz w:val="34"/>
          <w:szCs w:val="34"/>
        </w:rPr>
        <w:t xml:space="preserve">    </w:t>
      </w:r>
      <w:r w:rsidR="00F85359">
        <w:rPr>
          <w:b/>
          <w:bCs/>
          <w:sz w:val="34"/>
          <w:szCs w:val="34"/>
        </w:rPr>
        <w:t xml:space="preserve">                             </w:t>
      </w:r>
    </w:p>
    <w:p w14:paraId="18EF120F" w14:textId="51A7B2E6" w:rsidR="00F85359" w:rsidRDefault="00F85359" w:rsidP="00F85359">
      <w:pPr>
        <w:rPr>
          <w:b/>
          <w:bCs/>
          <w:sz w:val="34"/>
          <w:szCs w:val="34"/>
        </w:rPr>
      </w:pPr>
      <w:r>
        <w:rPr>
          <w:b/>
          <w:bCs/>
          <w:sz w:val="34"/>
          <w:szCs w:val="34"/>
        </w:rPr>
        <w:t xml:space="preserve">      </w:t>
      </w:r>
      <w:r w:rsidRPr="007814D0">
        <w:rPr>
          <w:b/>
          <w:bCs/>
          <w:sz w:val="34"/>
          <w:szCs w:val="34"/>
        </w:rPr>
        <w:t xml:space="preserve">Predict Students’ Dropout and Academic Succuss </w:t>
      </w:r>
    </w:p>
    <w:p w14:paraId="783361C6" w14:textId="77777777" w:rsidR="00F85359" w:rsidRDefault="00F85359" w:rsidP="00F85359">
      <w:pPr>
        <w:rPr>
          <w:b/>
          <w:bCs/>
          <w:sz w:val="34"/>
          <w:szCs w:val="34"/>
        </w:rPr>
      </w:pPr>
    </w:p>
    <w:p w14:paraId="7C9014C9" w14:textId="77777777" w:rsidR="00F85359" w:rsidRDefault="00F85359" w:rsidP="00F85359">
      <w:pPr>
        <w:rPr>
          <w:b/>
          <w:bCs/>
          <w:sz w:val="34"/>
          <w:szCs w:val="34"/>
        </w:rPr>
      </w:pPr>
    </w:p>
    <w:p w14:paraId="77A4FA3B" w14:textId="77777777" w:rsidR="00F85359" w:rsidRDefault="00F85359" w:rsidP="00F85359">
      <w:pPr>
        <w:rPr>
          <w:b/>
          <w:bCs/>
          <w:sz w:val="34"/>
          <w:szCs w:val="34"/>
        </w:rPr>
      </w:pPr>
    </w:p>
    <w:p w14:paraId="714418F7" w14:textId="77777777" w:rsidR="00F85359" w:rsidRPr="00E05ABE" w:rsidRDefault="00F85359" w:rsidP="00F85359"/>
    <w:p w14:paraId="26949547" w14:textId="77777777" w:rsidR="00F85359" w:rsidRDefault="00F85359" w:rsidP="00F85359">
      <w:pPr>
        <w:rPr>
          <w:b/>
          <w:bCs/>
          <w:sz w:val="34"/>
          <w:szCs w:val="34"/>
        </w:rPr>
      </w:pPr>
    </w:p>
    <w:p w14:paraId="2D2F97BD" w14:textId="77777777" w:rsidR="00F85359" w:rsidRDefault="00F85359" w:rsidP="00F85359">
      <w:pPr>
        <w:rPr>
          <w:b/>
          <w:bCs/>
          <w:sz w:val="34"/>
          <w:szCs w:val="34"/>
        </w:rPr>
      </w:pPr>
      <w:r>
        <w:rPr>
          <w:b/>
          <w:bCs/>
          <w:sz w:val="34"/>
          <w:szCs w:val="34"/>
        </w:rPr>
        <w:t xml:space="preserve">                                        MODULE - </w:t>
      </w:r>
      <w:r w:rsidRPr="007814D0">
        <w:rPr>
          <w:b/>
          <w:bCs/>
          <w:sz w:val="34"/>
          <w:szCs w:val="34"/>
        </w:rPr>
        <w:t>DS7003</w:t>
      </w:r>
    </w:p>
    <w:p w14:paraId="0219D2BD" w14:textId="77777777" w:rsidR="00F85359" w:rsidRDefault="00F85359" w:rsidP="00F85359">
      <w:pPr>
        <w:rPr>
          <w:b/>
          <w:bCs/>
          <w:sz w:val="34"/>
          <w:szCs w:val="34"/>
        </w:rPr>
      </w:pPr>
    </w:p>
    <w:p w14:paraId="71DA1B28" w14:textId="77777777" w:rsidR="00F85359" w:rsidRPr="007814D0" w:rsidRDefault="00F85359" w:rsidP="00F85359">
      <w:pPr>
        <w:rPr>
          <w:b/>
          <w:bCs/>
          <w:sz w:val="34"/>
          <w:szCs w:val="34"/>
        </w:rPr>
      </w:pPr>
    </w:p>
    <w:p w14:paraId="002CE69E" w14:textId="77777777" w:rsidR="00E05ABE" w:rsidRDefault="00E05ABE" w:rsidP="005C3B96">
      <w:pPr>
        <w:rPr>
          <w:b/>
          <w:bCs/>
          <w:sz w:val="34"/>
          <w:szCs w:val="34"/>
        </w:rPr>
      </w:pPr>
    </w:p>
    <w:p w14:paraId="41B68D69" w14:textId="168F9515" w:rsidR="00E05ABE" w:rsidRDefault="00F85359" w:rsidP="005C3B96">
      <w:pPr>
        <w:rPr>
          <w:b/>
          <w:bCs/>
          <w:sz w:val="34"/>
          <w:szCs w:val="34"/>
        </w:rPr>
      </w:pPr>
      <w:r>
        <w:rPr>
          <w:b/>
          <w:bCs/>
          <w:sz w:val="34"/>
          <w:szCs w:val="34"/>
        </w:rPr>
        <w:t xml:space="preserve">                                                    By </w:t>
      </w:r>
    </w:p>
    <w:p w14:paraId="50EEC2AF" w14:textId="77777777" w:rsidR="00F85359" w:rsidRDefault="00F85359" w:rsidP="005C3B96">
      <w:pPr>
        <w:rPr>
          <w:b/>
          <w:bCs/>
          <w:sz w:val="34"/>
          <w:szCs w:val="34"/>
        </w:rPr>
      </w:pPr>
    </w:p>
    <w:p w14:paraId="52E257EA" w14:textId="77777777" w:rsidR="00F85359" w:rsidRDefault="00F85359" w:rsidP="005C3B96">
      <w:pPr>
        <w:rPr>
          <w:b/>
          <w:bCs/>
          <w:sz w:val="34"/>
          <w:szCs w:val="34"/>
        </w:rPr>
      </w:pPr>
    </w:p>
    <w:p w14:paraId="2EB8ADB7" w14:textId="77777777" w:rsidR="00F85359" w:rsidRDefault="00F85359" w:rsidP="005C3B96">
      <w:pPr>
        <w:rPr>
          <w:b/>
          <w:bCs/>
          <w:sz w:val="34"/>
          <w:szCs w:val="34"/>
        </w:rPr>
      </w:pPr>
    </w:p>
    <w:p w14:paraId="7FAAADCB" w14:textId="77777777" w:rsidR="00F85359" w:rsidRDefault="00F85359" w:rsidP="005C3B96">
      <w:pPr>
        <w:rPr>
          <w:b/>
          <w:bCs/>
          <w:sz w:val="34"/>
          <w:szCs w:val="34"/>
        </w:rPr>
      </w:pPr>
    </w:p>
    <w:p w14:paraId="2F32938C" w14:textId="383EEDF4" w:rsidR="00F85359" w:rsidRDefault="00F85359" w:rsidP="005C3B96">
      <w:pPr>
        <w:rPr>
          <w:b/>
          <w:bCs/>
          <w:sz w:val="34"/>
          <w:szCs w:val="34"/>
        </w:rPr>
      </w:pPr>
      <w:r>
        <w:rPr>
          <w:b/>
          <w:bCs/>
          <w:sz w:val="34"/>
          <w:szCs w:val="34"/>
        </w:rPr>
        <w:t xml:space="preserve">                         ASHIPA OLUWASEYI PAUL</w:t>
      </w:r>
    </w:p>
    <w:p w14:paraId="425FFF65" w14:textId="77777777" w:rsidR="00E05ABE" w:rsidRDefault="00E05ABE" w:rsidP="005C3B96">
      <w:pPr>
        <w:rPr>
          <w:b/>
          <w:bCs/>
          <w:sz w:val="34"/>
          <w:szCs w:val="34"/>
        </w:rPr>
      </w:pPr>
    </w:p>
    <w:p w14:paraId="57E046E4" w14:textId="77777777" w:rsidR="00E05ABE" w:rsidRDefault="00E05ABE" w:rsidP="005C3B96">
      <w:pPr>
        <w:rPr>
          <w:b/>
          <w:bCs/>
          <w:sz w:val="34"/>
          <w:szCs w:val="34"/>
        </w:rPr>
      </w:pPr>
    </w:p>
    <w:p w14:paraId="4252DEE6" w14:textId="77777777" w:rsidR="00E05ABE" w:rsidRDefault="00E05ABE" w:rsidP="005C3B96">
      <w:pPr>
        <w:rPr>
          <w:b/>
          <w:bCs/>
          <w:sz w:val="34"/>
          <w:szCs w:val="34"/>
        </w:rPr>
      </w:pPr>
    </w:p>
    <w:p w14:paraId="61CA8C12" w14:textId="77777777" w:rsidR="00E05ABE" w:rsidRDefault="00E05ABE" w:rsidP="005C3B96">
      <w:pPr>
        <w:rPr>
          <w:b/>
          <w:bCs/>
          <w:sz w:val="34"/>
          <w:szCs w:val="34"/>
        </w:rPr>
      </w:pPr>
    </w:p>
    <w:p w14:paraId="08BB79F3" w14:textId="77777777" w:rsidR="00E05ABE" w:rsidRDefault="00E05ABE" w:rsidP="005C3B96">
      <w:pPr>
        <w:rPr>
          <w:b/>
          <w:bCs/>
          <w:sz w:val="34"/>
          <w:szCs w:val="34"/>
        </w:rPr>
      </w:pPr>
    </w:p>
    <w:p w14:paraId="502F8F49" w14:textId="77777777" w:rsidR="00E05ABE" w:rsidRDefault="00E05ABE" w:rsidP="005C3B96">
      <w:pPr>
        <w:rPr>
          <w:b/>
          <w:bCs/>
          <w:sz w:val="34"/>
          <w:szCs w:val="34"/>
        </w:rPr>
      </w:pPr>
    </w:p>
    <w:p w14:paraId="3EE7359C" w14:textId="77777777" w:rsidR="00E05ABE" w:rsidRDefault="00E05ABE" w:rsidP="005C3B96">
      <w:pPr>
        <w:rPr>
          <w:b/>
          <w:bCs/>
          <w:sz w:val="34"/>
          <w:szCs w:val="34"/>
        </w:rPr>
      </w:pPr>
    </w:p>
    <w:p w14:paraId="784FE51B" w14:textId="77777777" w:rsidR="00E05ABE" w:rsidRDefault="00E05ABE" w:rsidP="005C3B96">
      <w:pPr>
        <w:rPr>
          <w:b/>
          <w:bCs/>
          <w:sz w:val="34"/>
          <w:szCs w:val="34"/>
        </w:rPr>
      </w:pPr>
    </w:p>
    <w:p w14:paraId="421818C6" w14:textId="77777777" w:rsidR="00E05ABE" w:rsidRDefault="00E05ABE" w:rsidP="005C3B96">
      <w:pPr>
        <w:rPr>
          <w:b/>
          <w:bCs/>
          <w:sz w:val="34"/>
          <w:szCs w:val="34"/>
        </w:rPr>
      </w:pPr>
    </w:p>
    <w:p w14:paraId="5F092B3B" w14:textId="77777777" w:rsidR="00E05ABE" w:rsidRDefault="00E05ABE" w:rsidP="005C3B96">
      <w:pPr>
        <w:rPr>
          <w:b/>
          <w:bCs/>
          <w:sz w:val="34"/>
          <w:szCs w:val="34"/>
        </w:rPr>
      </w:pPr>
    </w:p>
    <w:p w14:paraId="22DFB737" w14:textId="77777777" w:rsidR="00E05ABE" w:rsidRDefault="00E05ABE" w:rsidP="005C3B96">
      <w:pPr>
        <w:rPr>
          <w:b/>
          <w:bCs/>
          <w:sz w:val="34"/>
          <w:szCs w:val="34"/>
        </w:rPr>
      </w:pPr>
    </w:p>
    <w:p w14:paraId="24C57935" w14:textId="77777777" w:rsidR="00E05ABE" w:rsidRDefault="00E05ABE" w:rsidP="005C3B96">
      <w:pPr>
        <w:rPr>
          <w:b/>
          <w:bCs/>
          <w:sz w:val="34"/>
          <w:szCs w:val="34"/>
        </w:rPr>
      </w:pPr>
    </w:p>
    <w:p w14:paraId="77B3EF4D" w14:textId="77777777" w:rsidR="00E05ABE" w:rsidRDefault="00E05ABE" w:rsidP="005C3B96">
      <w:pPr>
        <w:rPr>
          <w:b/>
          <w:bCs/>
          <w:sz w:val="34"/>
          <w:szCs w:val="34"/>
        </w:rPr>
      </w:pPr>
    </w:p>
    <w:p w14:paraId="3C9AD470" w14:textId="77777777" w:rsidR="00E05ABE" w:rsidRDefault="00E05ABE" w:rsidP="005C3B96">
      <w:pPr>
        <w:rPr>
          <w:b/>
          <w:bCs/>
          <w:sz w:val="34"/>
          <w:szCs w:val="34"/>
        </w:rPr>
      </w:pPr>
    </w:p>
    <w:p w14:paraId="6CC2E6AB" w14:textId="77777777" w:rsidR="00E05ABE" w:rsidRDefault="00E05ABE" w:rsidP="005C3B96">
      <w:pPr>
        <w:rPr>
          <w:b/>
          <w:bCs/>
          <w:sz w:val="34"/>
          <w:szCs w:val="34"/>
        </w:rPr>
      </w:pPr>
    </w:p>
    <w:p w14:paraId="12E783AB" w14:textId="77777777" w:rsidR="00E05ABE" w:rsidRDefault="00E05ABE" w:rsidP="005C3B96">
      <w:pPr>
        <w:rPr>
          <w:b/>
          <w:bCs/>
          <w:sz w:val="34"/>
          <w:szCs w:val="34"/>
        </w:rPr>
      </w:pPr>
    </w:p>
    <w:p w14:paraId="2B31C67C" w14:textId="77777777" w:rsidR="00E05ABE" w:rsidRDefault="00E05ABE" w:rsidP="005C3B96">
      <w:pPr>
        <w:rPr>
          <w:b/>
          <w:bCs/>
          <w:sz w:val="34"/>
          <w:szCs w:val="34"/>
        </w:rPr>
      </w:pPr>
    </w:p>
    <w:p w14:paraId="01C33291" w14:textId="77777777" w:rsidR="00E05ABE" w:rsidRDefault="00E05ABE" w:rsidP="005C3B96">
      <w:pPr>
        <w:rPr>
          <w:b/>
          <w:bCs/>
          <w:sz w:val="34"/>
          <w:szCs w:val="34"/>
        </w:rPr>
      </w:pPr>
    </w:p>
    <w:p w14:paraId="5CF59A49" w14:textId="77777777" w:rsidR="00E05ABE" w:rsidRDefault="00E05ABE" w:rsidP="005C3B96">
      <w:pPr>
        <w:rPr>
          <w:b/>
          <w:bCs/>
          <w:sz w:val="34"/>
          <w:szCs w:val="34"/>
        </w:rPr>
      </w:pPr>
    </w:p>
    <w:p w14:paraId="714B0E0E" w14:textId="77777777" w:rsidR="00E05ABE" w:rsidRDefault="00E05ABE" w:rsidP="005C3B96">
      <w:pPr>
        <w:rPr>
          <w:b/>
          <w:bCs/>
          <w:sz w:val="34"/>
          <w:szCs w:val="34"/>
        </w:rPr>
      </w:pPr>
    </w:p>
    <w:p w14:paraId="7A23F75B" w14:textId="77777777" w:rsidR="00E05ABE" w:rsidRDefault="00E05ABE" w:rsidP="005C3B96">
      <w:pPr>
        <w:rPr>
          <w:b/>
          <w:bCs/>
          <w:sz w:val="34"/>
          <w:szCs w:val="34"/>
        </w:rPr>
      </w:pPr>
    </w:p>
    <w:p w14:paraId="25099C74" w14:textId="77777777" w:rsidR="00E05ABE" w:rsidRDefault="00E05ABE" w:rsidP="005C3B96">
      <w:pPr>
        <w:rPr>
          <w:b/>
          <w:bCs/>
          <w:sz w:val="34"/>
          <w:szCs w:val="34"/>
        </w:rPr>
      </w:pPr>
    </w:p>
    <w:p w14:paraId="7F06E3A0" w14:textId="77777777" w:rsidR="00E05ABE" w:rsidRDefault="00E05ABE" w:rsidP="005C3B96">
      <w:pPr>
        <w:rPr>
          <w:b/>
          <w:bCs/>
          <w:sz w:val="34"/>
          <w:szCs w:val="34"/>
        </w:rPr>
      </w:pPr>
    </w:p>
    <w:p w14:paraId="21D789F5" w14:textId="77777777" w:rsidR="00E05ABE" w:rsidRDefault="00E05ABE" w:rsidP="005C3B96">
      <w:pPr>
        <w:rPr>
          <w:b/>
          <w:bCs/>
          <w:sz w:val="34"/>
          <w:szCs w:val="34"/>
        </w:rPr>
      </w:pPr>
    </w:p>
    <w:p w14:paraId="2FA1EE56" w14:textId="77777777" w:rsidR="00E05ABE" w:rsidRDefault="00E05ABE" w:rsidP="005C3B96">
      <w:pPr>
        <w:rPr>
          <w:b/>
          <w:bCs/>
          <w:sz w:val="34"/>
          <w:szCs w:val="34"/>
        </w:rPr>
      </w:pPr>
    </w:p>
    <w:p w14:paraId="4A573E0B" w14:textId="77777777" w:rsidR="00E05ABE" w:rsidRDefault="00E05ABE" w:rsidP="005C3B96">
      <w:pPr>
        <w:rPr>
          <w:b/>
          <w:bCs/>
          <w:sz w:val="34"/>
          <w:szCs w:val="34"/>
        </w:rPr>
      </w:pPr>
    </w:p>
    <w:p w14:paraId="6A7E4D68" w14:textId="7241333A" w:rsidR="00E05ABE" w:rsidRDefault="00371E42" w:rsidP="005C3B96">
      <w:pPr>
        <w:rPr>
          <w:b/>
          <w:bCs/>
          <w:sz w:val="34"/>
          <w:szCs w:val="34"/>
        </w:rPr>
      </w:pPr>
      <w:r>
        <w:rPr>
          <w:b/>
          <w:bCs/>
          <w:sz w:val="34"/>
          <w:szCs w:val="34"/>
        </w:rPr>
        <w:t xml:space="preserve">  </w:t>
      </w:r>
    </w:p>
    <w:sdt>
      <w:sdtPr>
        <w:rPr>
          <w:rFonts w:asciiTheme="minorHAnsi" w:eastAsiaTheme="minorHAnsi" w:hAnsiTheme="minorHAnsi" w:cstheme="minorBidi"/>
          <w:b w:val="0"/>
          <w:bCs w:val="0"/>
          <w:color w:val="auto"/>
          <w:kern w:val="2"/>
          <w:sz w:val="24"/>
          <w:szCs w:val="24"/>
          <w:lang w:val="en-GB"/>
          <w14:ligatures w14:val="standardContextual"/>
        </w:rPr>
        <w:id w:val="-2122602212"/>
        <w:docPartObj>
          <w:docPartGallery w:val="Table of Contents"/>
          <w:docPartUnique/>
        </w:docPartObj>
      </w:sdtPr>
      <w:sdtEndPr>
        <w:rPr>
          <w:noProof/>
        </w:rPr>
      </w:sdtEndPr>
      <w:sdtContent>
        <w:p w14:paraId="767074BC" w14:textId="04C97C9B" w:rsidR="00E05ABE" w:rsidRDefault="00E05ABE">
          <w:pPr>
            <w:pStyle w:val="TOCHeading"/>
          </w:pPr>
          <w:r>
            <w:t>Table of Contents</w:t>
          </w:r>
        </w:p>
        <w:p w14:paraId="220848DF" w14:textId="264F5388" w:rsidR="00E05ABE" w:rsidRDefault="00E05ABE">
          <w:pPr>
            <w:pStyle w:val="TOC1"/>
            <w:tabs>
              <w:tab w:val="right" w:leader="dot" w:pos="9016"/>
            </w:tabs>
            <w:rPr>
              <w:rFonts w:eastAsiaTheme="minorEastAsia"/>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66264879" w:history="1">
            <w:r w:rsidRPr="002A6D19">
              <w:rPr>
                <w:rStyle w:val="Hyperlink"/>
                <w:noProof/>
              </w:rPr>
              <w:t>TABLE OF CONTENTS</w:t>
            </w:r>
            <w:r>
              <w:rPr>
                <w:noProof/>
                <w:webHidden/>
              </w:rPr>
              <w:tab/>
            </w:r>
            <w:r>
              <w:rPr>
                <w:noProof/>
                <w:webHidden/>
              </w:rPr>
              <w:fldChar w:fldCharType="begin"/>
            </w:r>
            <w:r>
              <w:rPr>
                <w:noProof/>
                <w:webHidden/>
              </w:rPr>
              <w:instrText xml:space="preserve"> PAGEREF _Toc166264879 \h </w:instrText>
            </w:r>
            <w:r>
              <w:rPr>
                <w:noProof/>
                <w:webHidden/>
              </w:rPr>
            </w:r>
            <w:r>
              <w:rPr>
                <w:noProof/>
                <w:webHidden/>
              </w:rPr>
              <w:fldChar w:fldCharType="separate"/>
            </w:r>
            <w:r>
              <w:rPr>
                <w:noProof/>
                <w:webHidden/>
              </w:rPr>
              <w:t>3</w:t>
            </w:r>
            <w:r>
              <w:rPr>
                <w:noProof/>
                <w:webHidden/>
              </w:rPr>
              <w:fldChar w:fldCharType="end"/>
            </w:r>
          </w:hyperlink>
        </w:p>
        <w:p w14:paraId="32E06A14" w14:textId="561F0858" w:rsidR="00E05ABE" w:rsidRDefault="00E05ABE">
          <w:pPr>
            <w:pStyle w:val="TOC1"/>
            <w:tabs>
              <w:tab w:val="right" w:leader="dot" w:pos="9016"/>
            </w:tabs>
            <w:rPr>
              <w:rFonts w:eastAsiaTheme="minorEastAsia"/>
              <w:b w:val="0"/>
              <w:bCs w:val="0"/>
              <w:i w:val="0"/>
              <w:iCs w:val="0"/>
              <w:noProof/>
              <w:lang w:eastAsia="en-GB"/>
            </w:rPr>
          </w:pPr>
          <w:hyperlink w:anchor="_Toc166264880" w:history="1">
            <w:r w:rsidRPr="002A6D19">
              <w:rPr>
                <w:rStyle w:val="Hyperlink"/>
                <w:noProof/>
              </w:rPr>
              <w:t>Abstract</w:t>
            </w:r>
            <w:r>
              <w:rPr>
                <w:noProof/>
                <w:webHidden/>
              </w:rPr>
              <w:tab/>
            </w:r>
            <w:r>
              <w:rPr>
                <w:noProof/>
                <w:webHidden/>
              </w:rPr>
              <w:fldChar w:fldCharType="begin"/>
            </w:r>
            <w:r>
              <w:rPr>
                <w:noProof/>
                <w:webHidden/>
              </w:rPr>
              <w:instrText xml:space="preserve"> PAGEREF _Toc166264880 \h </w:instrText>
            </w:r>
            <w:r>
              <w:rPr>
                <w:noProof/>
                <w:webHidden/>
              </w:rPr>
            </w:r>
            <w:r>
              <w:rPr>
                <w:noProof/>
                <w:webHidden/>
              </w:rPr>
              <w:fldChar w:fldCharType="separate"/>
            </w:r>
            <w:r>
              <w:rPr>
                <w:noProof/>
                <w:webHidden/>
              </w:rPr>
              <w:t>4</w:t>
            </w:r>
            <w:r>
              <w:rPr>
                <w:noProof/>
                <w:webHidden/>
              </w:rPr>
              <w:fldChar w:fldCharType="end"/>
            </w:r>
          </w:hyperlink>
        </w:p>
        <w:p w14:paraId="66525DA6" w14:textId="1BF89F71" w:rsidR="00E05ABE" w:rsidRDefault="00E05ABE">
          <w:pPr>
            <w:pStyle w:val="TOC1"/>
            <w:tabs>
              <w:tab w:val="right" w:leader="dot" w:pos="9016"/>
            </w:tabs>
            <w:rPr>
              <w:rFonts w:eastAsiaTheme="minorEastAsia"/>
              <w:b w:val="0"/>
              <w:bCs w:val="0"/>
              <w:i w:val="0"/>
              <w:iCs w:val="0"/>
              <w:noProof/>
              <w:lang w:eastAsia="en-GB"/>
            </w:rPr>
          </w:pPr>
          <w:hyperlink w:anchor="_Toc166264881" w:history="1">
            <w:r w:rsidRPr="002A6D19">
              <w:rPr>
                <w:rStyle w:val="Hyperlink"/>
                <w:noProof/>
              </w:rPr>
              <w:t>1.0 Introduction</w:t>
            </w:r>
            <w:r>
              <w:rPr>
                <w:noProof/>
                <w:webHidden/>
              </w:rPr>
              <w:tab/>
            </w:r>
            <w:r>
              <w:rPr>
                <w:noProof/>
                <w:webHidden/>
              </w:rPr>
              <w:fldChar w:fldCharType="begin"/>
            </w:r>
            <w:r>
              <w:rPr>
                <w:noProof/>
                <w:webHidden/>
              </w:rPr>
              <w:instrText xml:space="preserve"> PAGEREF _Toc166264881 \h </w:instrText>
            </w:r>
            <w:r>
              <w:rPr>
                <w:noProof/>
                <w:webHidden/>
              </w:rPr>
            </w:r>
            <w:r>
              <w:rPr>
                <w:noProof/>
                <w:webHidden/>
              </w:rPr>
              <w:fldChar w:fldCharType="separate"/>
            </w:r>
            <w:r>
              <w:rPr>
                <w:noProof/>
                <w:webHidden/>
              </w:rPr>
              <w:t>4</w:t>
            </w:r>
            <w:r>
              <w:rPr>
                <w:noProof/>
                <w:webHidden/>
              </w:rPr>
              <w:fldChar w:fldCharType="end"/>
            </w:r>
          </w:hyperlink>
        </w:p>
        <w:p w14:paraId="00DFA816" w14:textId="5F36FDFB" w:rsidR="00E05ABE" w:rsidRDefault="00E05ABE">
          <w:pPr>
            <w:pStyle w:val="TOC1"/>
            <w:tabs>
              <w:tab w:val="right" w:leader="dot" w:pos="9016"/>
            </w:tabs>
            <w:rPr>
              <w:rFonts w:eastAsiaTheme="minorEastAsia"/>
              <w:b w:val="0"/>
              <w:bCs w:val="0"/>
              <w:i w:val="0"/>
              <w:iCs w:val="0"/>
              <w:noProof/>
              <w:lang w:eastAsia="en-GB"/>
            </w:rPr>
          </w:pPr>
          <w:hyperlink w:anchor="_Toc166264882" w:history="1">
            <w:r w:rsidRPr="002A6D19">
              <w:rPr>
                <w:rStyle w:val="Hyperlink"/>
                <w:noProof/>
              </w:rPr>
              <w:t>2.0 Literature review</w:t>
            </w:r>
            <w:r>
              <w:rPr>
                <w:noProof/>
                <w:webHidden/>
              </w:rPr>
              <w:tab/>
            </w:r>
            <w:r>
              <w:rPr>
                <w:noProof/>
                <w:webHidden/>
              </w:rPr>
              <w:fldChar w:fldCharType="begin"/>
            </w:r>
            <w:r>
              <w:rPr>
                <w:noProof/>
                <w:webHidden/>
              </w:rPr>
              <w:instrText xml:space="preserve"> PAGEREF _Toc166264882 \h </w:instrText>
            </w:r>
            <w:r>
              <w:rPr>
                <w:noProof/>
                <w:webHidden/>
              </w:rPr>
            </w:r>
            <w:r>
              <w:rPr>
                <w:noProof/>
                <w:webHidden/>
              </w:rPr>
              <w:fldChar w:fldCharType="separate"/>
            </w:r>
            <w:r>
              <w:rPr>
                <w:noProof/>
                <w:webHidden/>
              </w:rPr>
              <w:t>5</w:t>
            </w:r>
            <w:r>
              <w:rPr>
                <w:noProof/>
                <w:webHidden/>
              </w:rPr>
              <w:fldChar w:fldCharType="end"/>
            </w:r>
          </w:hyperlink>
        </w:p>
        <w:p w14:paraId="1F40145C" w14:textId="24B27543" w:rsidR="00E05ABE" w:rsidRDefault="00E05ABE">
          <w:pPr>
            <w:pStyle w:val="TOC2"/>
            <w:tabs>
              <w:tab w:val="right" w:leader="dot" w:pos="9016"/>
            </w:tabs>
            <w:rPr>
              <w:rFonts w:eastAsiaTheme="minorEastAsia"/>
              <w:b w:val="0"/>
              <w:bCs w:val="0"/>
              <w:noProof/>
              <w:sz w:val="24"/>
              <w:szCs w:val="24"/>
              <w:lang w:eastAsia="en-GB"/>
            </w:rPr>
          </w:pPr>
          <w:hyperlink w:anchor="_Toc166264883" w:history="1">
            <w:r w:rsidRPr="002A6D19">
              <w:rPr>
                <w:rStyle w:val="Hyperlink"/>
                <w:noProof/>
              </w:rPr>
              <w:t>2.1 Classification Method Machine learning</w:t>
            </w:r>
            <w:r>
              <w:rPr>
                <w:noProof/>
                <w:webHidden/>
              </w:rPr>
              <w:tab/>
            </w:r>
            <w:r>
              <w:rPr>
                <w:noProof/>
                <w:webHidden/>
              </w:rPr>
              <w:fldChar w:fldCharType="begin"/>
            </w:r>
            <w:r>
              <w:rPr>
                <w:noProof/>
                <w:webHidden/>
              </w:rPr>
              <w:instrText xml:space="preserve"> PAGEREF _Toc166264883 \h </w:instrText>
            </w:r>
            <w:r>
              <w:rPr>
                <w:noProof/>
                <w:webHidden/>
              </w:rPr>
            </w:r>
            <w:r>
              <w:rPr>
                <w:noProof/>
                <w:webHidden/>
              </w:rPr>
              <w:fldChar w:fldCharType="separate"/>
            </w:r>
            <w:r>
              <w:rPr>
                <w:noProof/>
                <w:webHidden/>
              </w:rPr>
              <w:t>5</w:t>
            </w:r>
            <w:r>
              <w:rPr>
                <w:noProof/>
                <w:webHidden/>
              </w:rPr>
              <w:fldChar w:fldCharType="end"/>
            </w:r>
          </w:hyperlink>
        </w:p>
        <w:p w14:paraId="7859C205" w14:textId="2A0A9A83" w:rsidR="00E05ABE" w:rsidRDefault="00E05ABE">
          <w:pPr>
            <w:pStyle w:val="TOC1"/>
            <w:tabs>
              <w:tab w:val="right" w:leader="dot" w:pos="9016"/>
            </w:tabs>
            <w:rPr>
              <w:rFonts w:eastAsiaTheme="minorEastAsia"/>
              <w:b w:val="0"/>
              <w:bCs w:val="0"/>
              <w:i w:val="0"/>
              <w:iCs w:val="0"/>
              <w:noProof/>
              <w:lang w:eastAsia="en-GB"/>
            </w:rPr>
          </w:pPr>
          <w:hyperlink w:anchor="_Toc166264884" w:history="1">
            <w:r w:rsidRPr="002A6D19">
              <w:rPr>
                <w:rStyle w:val="Hyperlink"/>
                <w:noProof/>
              </w:rPr>
              <w:t>3.0 Methodology approach</w:t>
            </w:r>
            <w:r>
              <w:rPr>
                <w:noProof/>
                <w:webHidden/>
              </w:rPr>
              <w:tab/>
            </w:r>
            <w:r>
              <w:rPr>
                <w:noProof/>
                <w:webHidden/>
              </w:rPr>
              <w:fldChar w:fldCharType="begin"/>
            </w:r>
            <w:r>
              <w:rPr>
                <w:noProof/>
                <w:webHidden/>
              </w:rPr>
              <w:instrText xml:space="preserve"> PAGEREF _Toc166264884 \h </w:instrText>
            </w:r>
            <w:r>
              <w:rPr>
                <w:noProof/>
                <w:webHidden/>
              </w:rPr>
            </w:r>
            <w:r>
              <w:rPr>
                <w:noProof/>
                <w:webHidden/>
              </w:rPr>
              <w:fldChar w:fldCharType="separate"/>
            </w:r>
            <w:r>
              <w:rPr>
                <w:noProof/>
                <w:webHidden/>
              </w:rPr>
              <w:t>6</w:t>
            </w:r>
            <w:r>
              <w:rPr>
                <w:noProof/>
                <w:webHidden/>
              </w:rPr>
              <w:fldChar w:fldCharType="end"/>
            </w:r>
          </w:hyperlink>
        </w:p>
        <w:p w14:paraId="267532CA" w14:textId="0479D95E" w:rsidR="00E05ABE" w:rsidRDefault="00E05ABE">
          <w:pPr>
            <w:pStyle w:val="TOC2"/>
            <w:tabs>
              <w:tab w:val="right" w:leader="dot" w:pos="9016"/>
            </w:tabs>
            <w:rPr>
              <w:rFonts w:eastAsiaTheme="minorEastAsia"/>
              <w:b w:val="0"/>
              <w:bCs w:val="0"/>
              <w:noProof/>
              <w:sz w:val="24"/>
              <w:szCs w:val="24"/>
              <w:lang w:eastAsia="en-GB"/>
            </w:rPr>
          </w:pPr>
          <w:hyperlink w:anchor="_Toc166264885" w:history="1">
            <w:r w:rsidRPr="002A6D19">
              <w:rPr>
                <w:rStyle w:val="Hyperlink"/>
                <w:noProof/>
              </w:rPr>
              <w:t>3.1 Data Acquisition / Cleaning</w:t>
            </w:r>
            <w:r>
              <w:rPr>
                <w:noProof/>
                <w:webHidden/>
              </w:rPr>
              <w:tab/>
            </w:r>
            <w:r>
              <w:rPr>
                <w:noProof/>
                <w:webHidden/>
              </w:rPr>
              <w:fldChar w:fldCharType="begin"/>
            </w:r>
            <w:r>
              <w:rPr>
                <w:noProof/>
                <w:webHidden/>
              </w:rPr>
              <w:instrText xml:space="preserve"> PAGEREF _Toc166264885 \h </w:instrText>
            </w:r>
            <w:r>
              <w:rPr>
                <w:noProof/>
                <w:webHidden/>
              </w:rPr>
            </w:r>
            <w:r>
              <w:rPr>
                <w:noProof/>
                <w:webHidden/>
              </w:rPr>
              <w:fldChar w:fldCharType="separate"/>
            </w:r>
            <w:r>
              <w:rPr>
                <w:noProof/>
                <w:webHidden/>
              </w:rPr>
              <w:t>7</w:t>
            </w:r>
            <w:r>
              <w:rPr>
                <w:noProof/>
                <w:webHidden/>
              </w:rPr>
              <w:fldChar w:fldCharType="end"/>
            </w:r>
          </w:hyperlink>
        </w:p>
        <w:p w14:paraId="792A3FED" w14:textId="08156A85" w:rsidR="00E05ABE" w:rsidRDefault="00E05ABE">
          <w:pPr>
            <w:pStyle w:val="TOC2"/>
            <w:tabs>
              <w:tab w:val="right" w:leader="dot" w:pos="9016"/>
            </w:tabs>
            <w:rPr>
              <w:rFonts w:eastAsiaTheme="minorEastAsia"/>
              <w:b w:val="0"/>
              <w:bCs w:val="0"/>
              <w:noProof/>
              <w:sz w:val="24"/>
              <w:szCs w:val="24"/>
              <w:lang w:eastAsia="en-GB"/>
            </w:rPr>
          </w:pPr>
          <w:hyperlink w:anchor="_Toc166264886" w:history="1">
            <w:r w:rsidRPr="002A6D19">
              <w:rPr>
                <w:rStyle w:val="Hyperlink"/>
                <w:noProof/>
              </w:rPr>
              <w:t>3.2 Data description</w:t>
            </w:r>
            <w:r>
              <w:rPr>
                <w:noProof/>
                <w:webHidden/>
              </w:rPr>
              <w:tab/>
            </w:r>
            <w:r>
              <w:rPr>
                <w:noProof/>
                <w:webHidden/>
              </w:rPr>
              <w:fldChar w:fldCharType="begin"/>
            </w:r>
            <w:r>
              <w:rPr>
                <w:noProof/>
                <w:webHidden/>
              </w:rPr>
              <w:instrText xml:space="preserve"> PAGEREF _Toc166264886 \h </w:instrText>
            </w:r>
            <w:r>
              <w:rPr>
                <w:noProof/>
                <w:webHidden/>
              </w:rPr>
            </w:r>
            <w:r>
              <w:rPr>
                <w:noProof/>
                <w:webHidden/>
              </w:rPr>
              <w:fldChar w:fldCharType="separate"/>
            </w:r>
            <w:r>
              <w:rPr>
                <w:noProof/>
                <w:webHidden/>
              </w:rPr>
              <w:t>7</w:t>
            </w:r>
            <w:r>
              <w:rPr>
                <w:noProof/>
                <w:webHidden/>
              </w:rPr>
              <w:fldChar w:fldCharType="end"/>
            </w:r>
          </w:hyperlink>
        </w:p>
        <w:p w14:paraId="64E3716A" w14:textId="1E59634D" w:rsidR="00E05ABE" w:rsidRDefault="00E05ABE">
          <w:pPr>
            <w:pStyle w:val="TOC2"/>
            <w:tabs>
              <w:tab w:val="right" w:leader="dot" w:pos="9016"/>
            </w:tabs>
            <w:rPr>
              <w:rFonts w:eastAsiaTheme="minorEastAsia"/>
              <w:b w:val="0"/>
              <w:bCs w:val="0"/>
              <w:noProof/>
              <w:sz w:val="24"/>
              <w:szCs w:val="24"/>
              <w:lang w:eastAsia="en-GB"/>
            </w:rPr>
          </w:pPr>
          <w:hyperlink w:anchor="_Toc166264887" w:history="1">
            <w:r w:rsidRPr="002A6D19">
              <w:rPr>
                <w:rStyle w:val="Hyperlink"/>
                <w:noProof/>
              </w:rPr>
              <w:t>3.3 Meta Data Structure</w:t>
            </w:r>
            <w:r>
              <w:rPr>
                <w:noProof/>
                <w:webHidden/>
              </w:rPr>
              <w:tab/>
            </w:r>
            <w:r>
              <w:rPr>
                <w:noProof/>
                <w:webHidden/>
              </w:rPr>
              <w:fldChar w:fldCharType="begin"/>
            </w:r>
            <w:r>
              <w:rPr>
                <w:noProof/>
                <w:webHidden/>
              </w:rPr>
              <w:instrText xml:space="preserve"> PAGEREF _Toc166264887 \h </w:instrText>
            </w:r>
            <w:r>
              <w:rPr>
                <w:noProof/>
                <w:webHidden/>
              </w:rPr>
            </w:r>
            <w:r>
              <w:rPr>
                <w:noProof/>
                <w:webHidden/>
              </w:rPr>
              <w:fldChar w:fldCharType="separate"/>
            </w:r>
            <w:r>
              <w:rPr>
                <w:noProof/>
                <w:webHidden/>
              </w:rPr>
              <w:t>7</w:t>
            </w:r>
            <w:r>
              <w:rPr>
                <w:noProof/>
                <w:webHidden/>
              </w:rPr>
              <w:fldChar w:fldCharType="end"/>
            </w:r>
          </w:hyperlink>
        </w:p>
        <w:p w14:paraId="0482D531" w14:textId="1A770E4B" w:rsidR="00E05ABE" w:rsidRDefault="00E05ABE">
          <w:pPr>
            <w:pStyle w:val="TOC2"/>
            <w:tabs>
              <w:tab w:val="right" w:leader="dot" w:pos="9016"/>
            </w:tabs>
            <w:rPr>
              <w:rFonts w:eastAsiaTheme="minorEastAsia"/>
              <w:b w:val="0"/>
              <w:bCs w:val="0"/>
              <w:noProof/>
              <w:sz w:val="24"/>
              <w:szCs w:val="24"/>
              <w:lang w:eastAsia="en-GB"/>
            </w:rPr>
          </w:pPr>
          <w:hyperlink w:anchor="_Toc166264888" w:history="1">
            <w:r w:rsidRPr="002A6D19">
              <w:rPr>
                <w:rStyle w:val="Hyperlink"/>
                <w:noProof/>
              </w:rPr>
              <w:t>3.4 Summary</w:t>
            </w:r>
            <w:r>
              <w:rPr>
                <w:noProof/>
                <w:webHidden/>
              </w:rPr>
              <w:tab/>
            </w:r>
            <w:r>
              <w:rPr>
                <w:noProof/>
                <w:webHidden/>
              </w:rPr>
              <w:fldChar w:fldCharType="begin"/>
            </w:r>
            <w:r>
              <w:rPr>
                <w:noProof/>
                <w:webHidden/>
              </w:rPr>
              <w:instrText xml:space="preserve"> PAGEREF _Toc166264888 \h </w:instrText>
            </w:r>
            <w:r>
              <w:rPr>
                <w:noProof/>
                <w:webHidden/>
              </w:rPr>
            </w:r>
            <w:r>
              <w:rPr>
                <w:noProof/>
                <w:webHidden/>
              </w:rPr>
              <w:fldChar w:fldCharType="separate"/>
            </w:r>
            <w:r>
              <w:rPr>
                <w:noProof/>
                <w:webHidden/>
              </w:rPr>
              <w:t>8</w:t>
            </w:r>
            <w:r>
              <w:rPr>
                <w:noProof/>
                <w:webHidden/>
              </w:rPr>
              <w:fldChar w:fldCharType="end"/>
            </w:r>
          </w:hyperlink>
        </w:p>
        <w:p w14:paraId="2A395892" w14:textId="0E4010A4" w:rsidR="00E05ABE" w:rsidRDefault="00E05ABE">
          <w:pPr>
            <w:pStyle w:val="TOC2"/>
            <w:tabs>
              <w:tab w:val="right" w:leader="dot" w:pos="9016"/>
            </w:tabs>
            <w:rPr>
              <w:rFonts w:eastAsiaTheme="minorEastAsia"/>
              <w:b w:val="0"/>
              <w:bCs w:val="0"/>
              <w:noProof/>
              <w:sz w:val="24"/>
              <w:szCs w:val="24"/>
              <w:lang w:eastAsia="en-GB"/>
            </w:rPr>
          </w:pPr>
          <w:hyperlink w:anchor="_Toc166264889" w:history="1">
            <w:r w:rsidRPr="002A6D19">
              <w:rPr>
                <w:rStyle w:val="Hyperlink"/>
                <w:noProof/>
              </w:rPr>
              <w:t>3.5 Checking for missing values</w:t>
            </w:r>
            <w:r>
              <w:rPr>
                <w:noProof/>
                <w:webHidden/>
              </w:rPr>
              <w:tab/>
            </w:r>
            <w:r>
              <w:rPr>
                <w:noProof/>
                <w:webHidden/>
              </w:rPr>
              <w:fldChar w:fldCharType="begin"/>
            </w:r>
            <w:r>
              <w:rPr>
                <w:noProof/>
                <w:webHidden/>
              </w:rPr>
              <w:instrText xml:space="preserve"> PAGEREF _Toc166264889 \h </w:instrText>
            </w:r>
            <w:r>
              <w:rPr>
                <w:noProof/>
                <w:webHidden/>
              </w:rPr>
            </w:r>
            <w:r>
              <w:rPr>
                <w:noProof/>
                <w:webHidden/>
              </w:rPr>
              <w:fldChar w:fldCharType="separate"/>
            </w:r>
            <w:r>
              <w:rPr>
                <w:noProof/>
                <w:webHidden/>
              </w:rPr>
              <w:t>9</w:t>
            </w:r>
            <w:r>
              <w:rPr>
                <w:noProof/>
                <w:webHidden/>
              </w:rPr>
              <w:fldChar w:fldCharType="end"/>
            </w:r>
          </w:hyperlink>
        </w:p>
        <w:p w14:paraId="7507B379" w14:textId="0E869552" w:rsidR="00E05ABE" w:rsidRDefault="00E05ABE">
          <w:pPr>
            <w:pStyle w:val="TOC1"/>
            <w:tabs>
              <w:tab w:val="right" w:leader="dot" w:pos="9016"/>
            </w:tabs>
            <w:rPr>
              <w:rFonts w:eastAsiaTheme="minorEastAsia"/>
              <w:b w:val="0"/>
              <w:bCs w:val="0"/>
              <w:i w:val="0"/>
              <w:iCs w:val="0"/>
              <w:noProof/>
              <w:lang w:eastAsia="en-GB"/>
            </w:rPr>
          </w:pPr>
          <w:hyperlink w:anchor="_Toc166264890" w:history="1">
            <w:r w:rsidRPr="002A6D19">
              <w:rPr>
                <w:rStyle w:val="Hyperlink"/>
                <w:noProof/>
              </w:rPr>
              <w:t>4.0 Correlation Matrix</w:t>
            </w:r>
            <w:r>
              <w:rPr>
                <w:noProof/>
                <w:webHidden/>
              </w:rPr>
              <w:tab/>
            </w:r>
            <w:r>
              <w:rPr>
                <w:noProof/>
                <w:webHidden/>
              </w:rPr>
              <w:fldChar w:fldCharType="begin"/>
            </w:r>
            <w:r>
              <w:rPr>
                <w:noProof/>
                <w:webHidden/>
              </w:rPr>
              <w:instrText xml:space="preserve"> PAGEREF _Toc166264890 \h </w:instrText>
            </w:r>
            <w:r>
              <w:rPr>
                <w:noProof/>
                <w:webHidden/>
              </w:rPr>
            </w:r>
            <w:r>
              <w:rPr>
                <w:noProof/>
                <w:webHidden/>
              </w:rPr>
              <w:fldChar w:fldCharType="separate"/>
            </w:r>
            <w:r>
              <w:rPr>
                <w:noProof/>
                <w:webHidden/>
              </w:rPr>
              <w:t>10</w:t>
            </w:r>
            <w:r>
              <w:rPr>
                <w:noProof/>
                <w:webHidden/>
              </w:rPr>
              <w:fldChar w:fldCharType="end"/>
            </w:r>
          </w:hyperlink>
        </w:p>
        <w:p w14:paraId="437D3260" w14:textId="4A41297C" w:rsidR="00E05ABE" w:rsidRDefault="00E05ABE">
          <w:pPr>
            <w:pStyle w:val="TOC1"/>
            <w:tabs>
              <w:tab w:val="right" w:leader="dot" w:pos="9016"/>
            </w:tabs>
            <w:rPr>
              <w:rFonts w:eastAsiaTheme="minorEastAsia"/>
              <w:b w:val="0"/>
              <w:bCs w:val="0"/>
              <w:i w:val="0"/>
              <w:iCs w:val="0"/>
              <w:noProof/>
              <w:lang w:eastAsia="en-GB"/>
            </w:rPr>
          </w:pPr>
          <w:hyperlink w:anchor="_Toc166264891" w:history="1">
            <w:r w:rsidRPr="002A6D19">
              <w:rPr>
                <w:rStyle w:val="Hyperlink"/>
                <w:noProof/>
              </w:rPr>
              <w:t>5.0 MIN &amp; MAX Normalization</w:t>
            </w:r>
            <w:r>
              <w:rPr>
                <w:noProof/>
                <w:webHidden/>
              </w:rPr>
              <w:tab/>
            </w:r>
            <w:r>
              <w:rPr>
                <w:noProof/>
                <w:webHidden/>
              </w:rPr>
              <w:fldChar w:fldCharType="begin"/>
            </w:r>
            <w:r>
              <w:rPr>
                <w:noProof/>
                <w:webHidden/>
              </w:rPr>
              <w:instrText xml:space="preserve"> PAGEREF _Toc166264891 \h </w:instrText>
            </w:r>
            <w:r>
              <w:rPr>
                <w:noProof/>
                <w:webHidden/>
              </w:rPr>
            </w:r>
            <w:r>
              <w:rPr>
                <w:noProof/>
                <w:webHidden/>
              </w:rPr>
              <w:fldChar w:fldCharType="separate"/>
            </w:r>
            <w:r>
              <w:rPr>
                <w:noProof/>
                <w:webHidden/>
              </w:rPr>
              <w:t>11</w:t>
            </w:r>
            <w:r>
              <w:rPr>
                <w:noProof/>
                <w:webHidden/>
              </w:rPr>
              <w:fldChar w:fldCharType="end"/>
            </w:r>
          </w:hyperlink>
        </w:p>
        <w:p w14:paraId="35026BA9" w14:textId="6BAD1E28" w:rsidR="00E05ABE" w:rsidRDefault="00E05ABE">
          <w:pPr>
            <w:pStyle w:val="TOC1"/>
            <w:tabs>
              <w:tab w:val="right" w:leader="dot" w:pos="9016"/>
            </w:tabs>
            <w:rPr>
              <w:rFonts w:eastAsiaTheme="minorEastAsia"/>
              <w:b w:val="0"/>
              <w:bCs w:val="0"/>
              <w:i w:val="0"/>
              <w:iCs w:val="0"/>
              <w:noProof/>
              <w:lang w:eastAsia="en-GB"/>
            </w:rPr>
          </w:pPr>
          <w:hyperlink w:anchor="_Toc166264892" w:history="1">
            <w:r w:rsidRPr="002A6D19">
              <w:rPr>
                <w:rStyle w:val="Hyperlink"/>
                <w:noProof/>
              </w:rPr>
              <w:t>6.0 Pie Chart Of The Dependent Variable</w:t>
            </w:r>
            <w:r>
              <w:rPr>
                <w:noProof/>
                <w:webHidden/>
              </w:rPr>
              <w:tab/>
            </w:r>
            <w:r>
              <w:rPr>
                <w:noProof/>
                <w:webHidden/>
              </w:rPr>
              <w:fldChar w:fldCharType="begin"/>
            </w:r>
            <w:r>
              <w:rPr>
                <w:noProof/>
                <w:webHidden/>
              </w:rPr>
              <w:instrText xml:space="preserve"> PAGEREF _Toc166264892 \h </w:instrText>
            </w:r>
            <w:r>
              <w:rPr>
                <w:noProof/>
                <w:webHidden/>
              </w:rPr>
            </w:r>
            <w:r>
              <w:rPr>
                <w:noProof/>
                <w:webHidden/>
              </w:rPr>
              <w:fldChar w:fldCharType="separate"/>
            </w:r>
            <w:r>
              <w:rPr>
                <w:noProof/>
                <w:webHidden/>
              </w:rPr>
              <w:t>12</w:t>
            </w:r>
            <w:r>
              <w:rPr>
                <w:noProof/>
                <w:webHidden/>
              </w:rPr>
              <w:fldChar w:fldCharType="end"/>
            </w:r>
          </w:hyperlink>
        </w:p>
        <w:p w14:paraId="38E9039E" w14:textId="64C8B499" w:rsidR="00E05ABE" w:rsidRDefault="00E05ABE">
          <w:pPr>
            <w:pStyle w:val="TOC1"/>
            <w:tabs>
              <w:tab w:val="right" w:leader="dot" w:pos="9016"/>
            </w:tabs>
            <w:rPr>
              <w:rFonts w:eastAsiaTheme="minorEastAsia"/>
              <w:b w:val="0"/>
              <w:bCs w:val="0"/>
              <w:i w:val="0"/>
              <w:iCs w:val="0"/>
              <w:noProof/>
              <w:lang w:eastAsia="en-GB"/>
            </w:rPr>
          </w:pPr>
          <w:hyperlink w:anchor="_Toc166264893" w:history="1">
            <w:r w:rsidRPr="002A6D19">
              <w:rPr>
                <w:rStyle w:val="Hyperlink"/>
                <w:noProof/>
              </w:rPr>
              <w:t>7.0 Machine learning Model Building</w:t>
            </w:r>
            <w:r>
              <w:rPr>
                <w:noProof/>
                <w:webHidden/>
              </w:rPr>
              <w:tab/>
            </w:r>
            <w:r>
              <w:rPr>
                <w:noProof/>
                <w:webHidden/>
              </w:rPr>
              <w:fldChar w:fldCharType="begin"/>
            </w:r>
            <w:r>
              <w:rPr>
                <w:noProof/>
                <w:webHidden/>
              </w:rPr>
              <w:instrText xml:space="preserve"> PAGEREF _Toc166264893 \h </w:instrText>
            </w:r>
            <w:r>
              <w:rPr>
                <w:noProof/>
                <w:webHidden/>
              </w:rPr>
            </w:r>
            <w:r>
              <w:rPr>
                <w:noProof/>
                <w:webHidden/>
              </w:rPr>
              <w:fldChar w:fldCharType="separate"/>
            </w:r>
            <w:r>
              <w:rPr>
                <w:noProof/>
                <w:webHidden/>
              </w:rPr>
              <w:t>13</w:t>
            </w:r>
            <w:r>
              <w:rPr>
                <w:noProof/>
                <w:webHidden/>
              </w:rPr>
              <w:fldChar w:fldCharType="end"/>
            </w:r>
          </w:hyperlink>
        </w:p>
        <w:p w14:paraId="5E3C9A57" w14:textId="39E5C251" w:rsidR="00E05ABE" w:rsidRDefault="00E05ABE">
          <w:pPr>
            <w:pStyle w:val="TOC2"/>
            <w:tabs>
              <w:tab w:val="right" w:leader="dot" w:pos="9016"/>
            </w:tabs>
            <w:rPr>
              <w:rFonts w:eastAsiaTheme="minorEastAsia"/>
              <w:b w:val="0"/>
              <w:bCs w:val="0"/>
              <w:noProof/>
              <w:sz w:val="24"/>
              <w:szCs w:val="24"/>
              <w:lang w:eastAsia="en-GB"/>
            </w:rPr>
          </w:pPr>
          <w:hyperlink w:anchor="_Toc166264894" w:history="1">
            <w:r w:rsidRPr="002A6D19">
              <w:rPr>
                <w:rStyle w:val="Hyperlink"/>
                <w:noProof/>
              </w:rPr>
              <w:t>7.1 Random Forest</w:t>
            </w:r>
            <w:r>
              <w:rPr>
                <w:noProof/>
                <w:webHidden/>
              </w:rPr>
              <w:tab/>
            </w:r>
            <w:r>
              <w:rPr>
                <w:noProof/>
                <w:webHidden/>
              </w:rPr>
              <w:fldChar w:fldCharType="begin"/>
            </w:r>
            <w:r>
              <w:rPr>
                <w:noProof/>
                <w:webHidden/>
              </w:rPr>
              <w:instrText xml:space="preserve"> PAGEREF _Toc166264894 \h </w:instrText>
            </w:r>
            <w:r>
              <w:rPr>
                <w:noProof/>
                <w:webHidden/>
              </w:rPr>
            </w:r>
            <w:r>
              <w:rPr>
                <w:noProof/>
                <w:webHidden/>
              </w:rPr>
              <w:fldChar w:fldCharType="separate"/>
            </w:r>
            <w:r>
              <w:rPr>
                <w:noProof/>
                <w:webHidden/>
              </w:rPr>
              <w:t>13</w:t>
            </w:r>
            <w:r>
              <w:rPr>
                <w:noProof/>
                <w:webHidden/>
              </w:rPr>
              <w:fldChar w:fldCharType="end"/>
            </w:r>
          </w:hyperlink>
        </w:p>
        <w:p w14:paraId="55F9E28E" w14:textId="510044C1" w:rsidR="00E05ABE" w:rsidRDefault="00E05ABE">
          <w:pPr>
            <w:pStyle w:val="TOC2"/>
            <w:tabs>
              <w:tab w:val="right" w:leader="dot" w:pos="9016"/>
            </w:tabs>
            <w:rPr>
              <w:rFonts w:eastAsiaTheme="minorEastAsia"/>
              <w:b w:val="0"/>
              <w:bCs w:val="0"/>
              <w:noProof/>
              <w:sz w:val="24"/>
              <w:szCs w:val="24"/>
              <w:lang w:eastAsia="en-GB"/>
            </w:rPr>
          </w:pPr>
          <w:hyperlink w:anchor="_Toc166264895" w:history="1">
            <w:r w:rsidRPr="002A6D19">
              <w:rPr>
                <w:rStyle w:val="Hyperlink"/>
                <w:noProof/>
              </w:rPr>
              <w:t>7.2 Support Vector Machine</w:t>
            </w:r>
            <w:r>
              <w:rPr>
                <w:noProof/>
                <w:webHidden/>
              </w:rPr>
              <w:tab/>
            </w:r>
            <w:r>
              <w:rPr>
                <w:noProof/>
                <w:webHidden/>
              </w:rPr>
              <w:fldChar w:fldCharType="begin"/>
            </w:r>
            <w:r>
              <w:rPr>
                <w:noProof/>
                <w:webHidden/>
              </w:rPr>
              <w:instrText xml:space="preserve"> PAGEREF _Toc166264895 \h </w:instrText>
            </w:r>
            <w:r>
              <w:rPr>
                <w:noProof/>
                <w:webHidden/>
              </w:rPr>
            </w:r>
            <w:r>
              <w:rPr>
                <w:noProof/>
                <w:webHidden/>
              </w:rPr>
              <w:fldChar w:fldCharType="separate"/>
            </w:r>
            <w:r>
              <w:rPr>
                <w:noProof/>
                <w:webHidden/>
              </w:rPr>
              <w:t>15</w:t>
            </w:r>
            <w:r>
              <w:rPr>
                <w:noProof/>
                <w:webHidden/>
              </w:rPr>
              <w:fldChar w:fldCharType="end"/>
            </w:r>
          </w:hyperlink>
        </w:p>
        <w:p w14:paraId="6E755174" w14:textId="4FFF73CB" w:rsidR="00E05ABE" w:rsidRDefault="00E05ABE">
          <w:pPr>
            <w:pStyle w:val="TOC2"/>
            <w:tabs>
              <w:tab w:val="right" w:leader="dot" w:pos="9016"/>
            </w:tabs>
            <w:rPr>
              <w:rFonts w:eastAsiaTheme="minorEastAsia"/>
              <w:b w:val="0"/>
              <w:bCs w:val="0"/>
              <w:noProof/>
              <w:sz w:val="24"/>
              <w:szCs w:val="24"/>
              <w:lang w:eastAsia="en-GB"/>
            </w:rPr>
          </w:pPr>
          <w:hyperlink w:anchor="_Toc166264896" w:history="1">
            <w:r w:rsidRPr="002A6D19">
              <w:rPr>
                <w:rStyle w:val="Hyperlink"/>
                <w:noProof/>
              </w:rPr>
              <w:t>7.3 K Nearest Neighbour</w:t>
            </w:r>
            <w:r>
              <w:rPr>
                <w:noProof/>
                <w:webHidden/>
              </w:rPr>
              <w:tab/>
            </w:r>
            <w:r>
              <w:rPr>
                <w:noProof/>
                <w:webHidden/>
              </w:rPr>
              <w:fldChar w:fldCharType="begin"/>
            </w:r>
            <w:r>
              <w:rPr>
                <w:noProof/>
                <w:webHidden/>
              </w:rPr>
              <w:instrText xml:space="preserve"> PAGEREF _Toc166264896 \h </w:instrText>
            </w:r>
            <w:r>
              <w:rPr>
                <w:noProof/>
                <w:webHidden/>
              </w:rPr>
            </w:r>
            <w:r>
              <w:rPr>
                <w:noProof/>
                <w:webHidden/>
              </w:rPr>
              <w:fldChar w:fldCharType="separate"/>
            </w:r>
            <w:r>
              <w:rPr>
                <w:noProof/>
                <w:webHidden/>
              </w:rPr>
              <w:t>16</w:t>
            </w:r>
            <w:r>
              <w:rPr>
                <w:noProof/>
                <w:webHidden/>
              </w:rPr>
              <w:fldChar w:fldCharType="end"/>
            </w:r>
          </w:hyperlink>
        </w:p>
        <w:p w14:paraId="25C2B040" w14:textId="3D5AE352" w:rsidR="00E05ABE" w:rsidRDefault="00E05ABE">
          <w:pPr>
            <w:pStyle w:val="TOC2"/>
            <w:tabs>
              <w:tab w:val="right" w:leader="dot" w:pos="9016"/>
            </w:tabs>
            <w:rPr>
              <w:rFonts w:eastAsiaTheme="minorEastAsia"/>
              <w:b w:val="0"/>
              <w:bCs w:val="0"/>
              <w:noProof/>
              <w:sz w:val="24"/>
              <w:szCs w:val="24"/>
              <w:lang w:eastAsia="en-GB"/>
            </w:rPr>
          </w:pPr>
          <w:hyperlink w:anchor="_Toc166264897" w:history="1">
            <w:r w:rsidRPr="002A6D19">
              <w:rPr>
                <w:rStyle w:val="Hyperlink"/>
                <w:noProof/>
              </w:rPr>
              <w:t>7.4 Decision Tree</w:t>
            </w:r>
            <w:r>
              <w:rPr>
                <w:noProof/>
                <w:webHidden/>
              </w:rPr>
              <w:tab/>
            </w:r>
            <w:r>
              <w:rPr>
                <w:noProof/>
                <w:webHidden/>
              </w:rPr>
              <w:fldChar w:fldCharType="begin"/>
            </w:r>
            <w:r>
              <w:rPr>
                <w:noProof/>
                <w:webHidden/>
              </w:rPr>
              <w:instrText xml:space="preserve"> PAGEREF _Toc166264897 \h </w:instrText>
            </w:r>
            <w:r>
              <w:rPr>
                <w:noProof/>
                <w:webHidden/>
              </w:rPr>
            </w:r>
            <w:r>
              <w:rPr>
                <w:noProof/>
                <w:webHidden/>
              </w:rPr>
              <w:fldChar w:fldCharType="separate"/>
            </w:r>
            <w:r>
              <w:rPr>
                <w:noProof/>
                <w:webHidden/>
              </w:rPr>
              <w:t>17</w:t>
            </w:r>
            <w:r>
              <w:rPr>
                <w:noProof/>
                <w:webHidden/>
              </w:rPr>
              <w:fldChar w:fldCharType="end"/>
            </w:r>
          </w:hyperlink>
        </w:p>
        <w:p w14:paraId="38F04A50" w14:textId="3C9F469B" w:rsidR="00E05ABE" w:rsidRDefault="00E05ABE">
          <w:pPr>
            <w:pStyle w:val="TOC2"/>
            <w:tabs>
              <w:tab w:val="right" w:leader="dot" w:pos="9016"/>
            </w:tabs>
            <w:rPr>
              <w:rFonts w:eastAsiaTheme="minorEastAsia"/>
              <w:b w:val="0"/>
              <w:bCs w:val="0"/>
              <w:noProof/>
              <w:sz w:val="24"/>
              <w:szCs w:val="24"/>
              <w:lang w:eastAsia="en-GB"/>
            </w:rPr>
          </w:pPr>
          <w:hyperlink w:anchor="_Toc166264898" w:history="1">
            <w:r w:rsidRPr="002A6D19">
              <w:rPr>
                <w:rStyle w:val="Hyperlink"/>
                <w:noProof/>
              </w:rPr>
              <w:t>7.5 Naive Bayes</w:t>
            </w:r>
            <w:r>
              <w:rPr>
                <w:noProof/>
                <w:webHidden/>
              </w:rPr>
              <w:tab/>
            </w:r>
            <w:r>
              <w:rPr>
                <w:noProof/>
                <w:webHidden/>
              </w:rPr>
              <w:fldChar w:fldCharType="begin"/>
            </w:r>
            <w:r>
              <w:rPr>
                <w:noProof/>
                <w:webHidden/>
              </w:rPr>
              <w:instrText xml:space="preserve"> PAGEREF _Toc166264898 \h </w:instrText>
            </w:r>
            <w:r>
              <w:rPr>
                <w:noProof/>
                <w:webHidden/>
              </w:rPr>
            </w:r>
            <w:r>
              <w:rPr>
                <w:noProof/>
                <w:webHidden/>
              </w:rPr>
              <w:fldChar w:fldCharType="separate"/>
            </w:r>
            <w:r>
              <w:rPr>
                <w:noProof/>
                <w:webHidden/>
              </w:rPr>
              <w:t>18</w:t>
            </w:r>
            <w:r>
              <w:rPr>
                <w:noProof/>
                <w:webHidden/>
              </w:rPr>
              <w:fldChar w:fldCharType="end"/>
            </w:r>
          </w:hyperlink>
        </w:p>
        <w:p w14:paraId="755FA857" w14:textId="2F716337" w:rsidR="00E05ABE" w:rsidRDefault="00E05ABE">
          <w:pPr>
            <w:pStyle w:val="TOC1"/>
            <w:tabs>
              <w:tab w:val="right" w:leader="dot" w:pos="9016"/>
            </w:tabs>
            <w:rPr>
              <w:rFonts w:eastAsiaTheme="minorEastAsia"/>
              <w:b w:val="0"/>
              <w:bCs w:val="0"/>
              <w:i w:val="0"/>
              <w:iCs w:val="0"/>
              <w:noProof/>
              <w:lang w:eastAsia="en-GB"/>
            </w:rPr>
          </w:pPr>
          <w:hyperlink w:anchor="_Toc166264899" w:history="1">
            <w:r w:rsidRPr="002A6D19">
              <w:rPr>
                <w:rStyle w:val="Hyperlink"/>
                <w:noProof/>
              </w:rPr>
              <w:t>8.0 Conclusion</w:t>
            </w:r>
            <w:r>
              <w:rPr>
                <w:noProof/>
                <w:webHidden/>
              </w:rPr>
              <w:tab/>
            </w:r>
            <w:r>
              <w:rPr>
                <w:noProof/>
                <w:webHidden/>
              </w:rPr>
              <w:fldChar w:fldCharType="begin"/>
            </w:r>
            <w:r>
              <w:rPr>
                <w:noProof/>
                <w:webHidden/>
              </w:rPr>
              <w:instrText xml:space="preserve"> PAGEREF _Toc166264899 \h </w:instrText>
            </w:r>
            <w:r>
              <w:rPr>
                <w:noProof/>
                <w:webHidden/>
              </w:rPr>
            </w:r>
            <w:r>
              <w:rPr>
                <w:noProof/>
                <w:webHidden/>
              </w:rPr>
              <w:fldChar w:fldCharType="separate"/>
            </w:r>
            <w:r>
              <w:rPr>
                <w:noProof/>
                <w:webHidden/>
              </w:rPr>
              <w:t>21</w:t>
            </w:r>
            <w:r>
              <w:rPr>
                <w:noProof/>
                <w:webHidden/>
              </w:rPr>
              <w:fldChar w:fldCharType="end"/>
            </w:r>
          </w:hyperlink>
        </w:p>
        <w:p w14:paraId="71CA042B" w14:textId="1F5D6F4A" w:rsidR="00E05ABE" w:rsidRDefault="00E05ABE">
          <w:pPr>
            <w:pStyle w:val="TOC1"/>
            <w:tabs>
              <w:tab w:val="right" w:leader="dot" w:pos="9016"/>
            </w:tabs>
            <w:rPr>
              <w:rFonts w:eastAsiaTheme="minorEastAsia"/>
              <w:b w:val="0"/>
              <w:bCs w:val="0"/>
              <w:i w:val="0"/>
              <w:iCs w:val="0"/>
              <w:noProof/>
              <w:lang w:eastAsia="en-GB"/>
            </w:rPr>
          </w:pPr>
          <w:hyperlink w:anchor="_Toc166264900" w:history="1">
            <w:r w:rsidRPr="002A6D19">
              <w:rPr>
                <w:rStyle w:val="Hyperlink"/>
                <w:noProof/>
              </w:rPr>
              <w:t>Reference</w:t>
            </w:r>
            <w:r>
              <w:rPr>
                <w:noProof/>
                <w:webHidden/>
              </w:rPr>
              <w:tab/>
            </w:r>
            <w:r>
              <w:rPr>
                <w:noProof/>
                <w:webHidden/>
              </w:rPr>
              <w:fldChar w:fldCharType="begin"/>
            </w:r>
            <w:r>
              <w:rPr>
                <w:noProof/>
                <w:webHidden/>
              </w:rPr>
              <w:instrText xml:space="preserve"> PAGEREF _Toc166264900 \h </w:instrText>
            </w:r>
            <w:r>
              <w:rPr>
                <w:noProof/>
                <w:webHidden/>
              </w:rPr>
            </w:r>
            <w:r>
              <w:rPr>
                <w:noProof/>
                <w:webHidden/>
              </w:rPr>
              <w:fldChar w:fldCharType="separate"/>
            </w:r>
            <w:r>
              <w:rPr>
                <w:noProof/>
                <w:webHidden/>
              </w:rPr>
              <w:t>22</w:t>
            </w:r>
            <w:r>
              <w:rPr>
                <w:noProof/>
                <w:webHidden/>
              </w:rPr>
              <w:fldChar w:fldCharType="end"/>
            </w:r>
          </w:hyperlink>
        </w:p>
        <w:p w14:paraId="6E0EDB7B" w14:textId="2C083CBB" w:rsidR="00E05ABE" w:rsidRDefault="00E05ABE">
          <w:pPr>
            <w:pStyle w:val="TOC1"/>
            <w:tabs>
              <w:tab w:val="right" w:leader="dot" w:pos="9016"/>
            </w:tabs>
            <w:rPr>
              <w:rFonts w:eastAsiaTheme="minorEastAsia"/>
              <w:b w:val="0"/>
              <w:bCs w:val="0"/>
              <w:i w:val="0"/>
              <w:iCs w:val="0"/>
              <w:noProof/>
              <w:lang w:eastAsia="en-GB"/>
            </w:rPr>
          </w:pPr>
          <w:hyperlink w:anchor="_Toc166264901" w:history="1">
            <w:r w:rsidRPr="002A6D19">
              <w:rPr>
                <w:rStyle w:val="Hyperlink"/>
                <w:noProof/>
              </w:rPr>
              <w:t>APPENDICS</w:t>
            </w:r>
            <w:r>
              <w:rPr>
                <w:noProof/>
                <w:webHidden/>
              </w:rPr>
              <w:tab/>
            </w:r>
            <w:r>
              <w:rPr>
                <w:noProof/>
                <w:webHidden/>
              </w:rPr>
              <w:fldChar w:fldCharType="begin"/>
            </w:r>
            <w:r>
              <w:rPr>
                <w:noProof/>
                <w:webHidden/>
              </w:rPr>
              <w:instrText xml:space="preserve"> PAGEREF _Toc166264901 \h </w:instrText>
            </w:r>
            <w:r>
              <w:rPr>
                <w:noProof/>
                <w:webHidden/>
              </w:rPr>
            </w:r>
            <w:r>
              <w:rPr>
                <w:noProof/>
                <w:webHidden/>
              </w:rPr>
              <w:fldChar w:fldCharType="separate"/>
            </w:r>
            <w:r>
              <w:rPr>
                <w:noProof/>
                <w:webHidden/>
              </w:rPr>
              <w:t>23</w:t>
            </w:r>
            <w:r>
              <w:rPr>
                <w:noProof/>
                <w:webHidden/>
              </w:rPr>
              <w:fldChar w:fldCharType="end"/>
            </w:r>
          </w:hyperlink>
        </w:p>
        <w:p w14:paraId="2E772321" w14:textId="77777777" w:rsidR="00E05ABE" w:rsidRDefault="00E05ABE" w:rsidP="005C3B96">
          <w:pPr>
            <w:rPr>
              <w:b/>
              <w:bCs/>
              <w:noProof/>
            </w:rPr>
          </w:pPr>
          <w:r>
            <w:rPr>
              <w:b/>
              <w:bCs/>
              <w:noProof/>
            </w:rPr>
            <w:fldChar w:fldCharType="end"/>
          </w:r>
        </w:p>
      </w:sdtContent>
    </w:sdt>
    <w:p w14:paraId="537CCA12" w14:textId="09C5A2E9" w:rsidR="006809FD" w:rsidRPr="00F85359" w:rsidRDefault="00E05ABE" w:rsidP="004A1174">
      <w:pPr>
        <w:rPr>
          <w:b/>
          <w:bCs/>
          <w:sz w:val="34"/>
          <w:szCs w:val="34"/>
        </w:rPr>
      </w:pPr>
      <w:r>
        <w:rPr>
          <w:b/>
          <w:bCs/>
          <w:sz w:val="34"/>
          <w:szCs w:val="34"/>
        </w:rPr>
        <w:br w:type="page"/>
      </w:r>
    </w:p>
    <w:p w14:paraId="5DAD0AB8" w14:textId="49A4D499" w:rsidR="004A1174" w:rsidRPr="00B302C9" w:rsidRDefault="004A1174" w:rsidP="00E05ABE">
      <w:pPr>
        <w:pStyle w:val="Heading1"/>
      </w:pPr>
      <w:bookmarkStart w:id="2" w:name="_Toc166264880"/>
      <w:r w:rsidRPr="00B302C9">
        <w:lastRenderedPageBreak/>
        <w:t>Abstract</w:t>
      </w:r>
      <w:bookmarkEnd w:id="2"/>
    </w:p>
    <w:p w14:paraId="308D3881" w14:textId="77777777" w:rsidR="00AA38DC" w:rsidRPr="00855751" w:rsidRDefault="00AA38DC" w:rsidP="004A1174">
      <w:pPr>
        <w:rPr>
          <w:b/>
          <w:bCs/>
        </w:rPr>
      </w:pPr>
    </w:p>
    <w:p w14:paraId="3DBDEE7F" w14:textId="333318F0" w:rsidR="004A1174" w:rsidRDefault="00AA38DC" w:rsidP="004A1174">
      <w:pPr>
        <w:jc w:val="both"/>
      </w:pPr>
      <w:r w:rsidRPr="00AA38DC">
        <w:rPr>
          <w:rFonts w:ascii="Times New Roman" w:eastAsia="Times New Roman" w:hAnsi="Times New Roman" w:cs="Times New Roman"/>
          <w:kern w:val="0"/>
          <w:lang w:eastAsia="en-GB"/>
          <w14:ligatures w14:val="none"/>
        </w:rPr>
        <w:t xml:space="preserve">Higher education establishments gather a great deal of data about their students, which offers a great deal of opportunity to produce understanding, information, insight, and monitoring. both academic achievement and school dropout rates. Dropouts in higher education have a direct influence on the lives of students and their families, higher education institutions, and society at large. They also impede economic growth, competitiveness, employment, and productivity. Academic information on </w:t>
      </w:r>
      <w:r w:rsidR="00AC7B47" w:rsidRPr="00AA38DC">
        <w:rPr>
          <w:rFonts w:ascii="Times New Roman" w:eastAsia="Times New Roman" w:hAnsi="Times New Roman" w:cs="Times New Roman"/>
          <w:kern w:val="0"/>
          <w:lang w:eastAsia="en-GB"/>
          <w14:ligatures w14:val="none"/>
        </w:rPr>
        <w:t>enrolment</w:t>
      </w:r>
      <w:r w:rsidRPr="00AA38DC">
        <w:rPr>
          <w:rFonts w:ascii="Times New Roman" w:eastAsia="Times New Roman" w:hAnsi="Times New Roman" w:cs="Times New Roman"/>
          <w:kern w:val="0"/>
          <w:lang w:eastAsia="en-GB"/>
          <w14:ligatures w14:val="none"/>
        </w:rPr>
        <w:t xml:space="preserve"> and performance at the conclusion of the first and second semesters is included in the dataset that is being described. Machine learning models for forecasting academic achievement and dropout rates are constructed using the dataset. </w:t>
      </w:r>
    </w:p>
    <w:p w14:paraId="3A73416C" w14:textId="77777777" w:rsidR="004A1174" w:rsidRDefault="004A1174" w:rsidP="004A1174">
      <w:pPr>
        <w:jc w:val="both"/>
      </w:pPr>
    </w:p>
    <w:p w14:paraId="510C5534" w14:textId="0D5CCFF0" w:rsidR="006809FD" w:rsidRDefault="006809FD" w:rsidP="006809FD">
      <w:pPr>
        <w:jc w:val="both"/>
      </w:pPr>
      <w:r w:rsidRPr="00855751">
        <w:rPr>
          <w:sz w:val="22"/>
          <w:szCs w:val="22"/>
        </w:rPr>
        <w:t>D</w:t>
      </w:r>
      <w:r w:rsidRPr="00855751">
        <w:t>ata</w:t>
      </w:r>
      <w:r>
        <w:t>:</w:t>
      </w:r>
      <w:hyperlink r:id="rId6" w:history="1">
        <w:r w:rsidRPr="00C026B1">
          <w:rPr>
            <w:rStyle w:val="Hyperlink"/>
          </w:rPr>
          <w:t>https://archive.ics.uci.edu/dataset/697/predict+students+dropout+and+academic+success</w:t>
        </w:r>
      </w:hyperlink>
    </w:p>
    <w:p w14:paraId="259F8EA4" w14:textId="77777777" w:rsidR="006809FD" w:rsidRDefault="006809FD" w:rsidP="004A1174">
      <w:pPr>
        <w:jc w:val="both"/>
      </w:pPr>
    </w:p>
    <w:p w14:paraId="3F13B113" w14:textId="2B1C129E" w:rsidR="004A1174" w:rsidRDefault="00AA38DC" w:rsidP="004A1174">
      <w:r>
        <w:t xml:space="preserve">The confusion matrix was used to evaluate the model's performance, and the outcomes for each </w:t>
      </w:r>
      <w:r w:rsidR="00AC7B47">
        <w:t>student</w:t>
      </w:r>
      <w:r>
        <w:t xml:space="preserve"> variety</w:t>
      </w:r>
      <w:r w:rsidR="006E75DD">
        <w:t xml:space="preserve"> </w:t>
      </w:r>
      <w:r>
        <w:t>specifically, sensitivity, balanced accuracy, specificity, and F1_score</w:t>
      </w:r>
      <w:r w:rsidR="006E75DD">
        <w:t xml:space="preserve"> </w:t>
      </w:r>
      <w:r>
        <w:t>were compared. There was also a comparison of the models' general statistics. Random Forest was found to outperform the others by a small margin.</w:t>
      </w:r>
    </w:p>
    <w:p w14:paraId="199699EE" w14:textId="77777777" w:rsidR="00AA38DC" w:rsidRDefault="00AA38DC" w:rsidP="004A1174"/>
    <w:p w14:paraId="717CF673" w14:textId="0C95A519" w:rsidR="004A1174" w:rsidRPr="00B302C9" w:rsidRDefault="00E05ABE" w:rsidP="00E05ABE">
      <w:pPr>
        <w:pStyle w:val="Heading1"/>
      </w:pPr>
      <w:bookmarkStart w:id="3" w:name="_Toc166264881"/>
      <w:r>
        <w:t xml:space="preserve">1.0 </w:t>
      </w:r>
      <w:r w:rsidR="004A1174" w:rsidRPr="00B302C9">
        <w:t>Introduction</w:t>
      </w:r>
      <w:bookmarkEnd w:id="3"/>
      <w:r w:rsidR="004A1174" w:rsidRPr="00B302C9">
        <w:t xml:space="preserve"> </w:t>
      </w:r>
    </w:p>
    <w:p w14:paraId="0C531B5E" w14:textId="77777777" w:rsidR="005C3B96" w:rsidRPr="00876A1C" w:rsidRDefault="005C3B96" w:rsidP="004A1174">
      <w:pPr>
        <w:rPr>
          <w:b/>
          <w:bCs/>
        </w:rPr>
      </w:pPr>
    </w:p>
    <w:p w14:paraId="4E0DD12B" w14:textId="29E50684" w:rsidR="004A1174" w:rsidRPr="006E75DD" w:rsidRDefault="006E75DD" w:rsidP="004A1174">
      <w:pPr>
        <w:jc w:val="both"/>
        <w:rPr>
          <w:rFonts w:ascii="Times New Roman" w:hAnsi="Times New Roman" w:cs="Times New Roman"/>
        </w:rPr>
      </w:pPr>
      <w:r w:rsidRPr="006E75DD">
        <w:rPr>
          <w:rFonts w:ascii="Times New Roman" w:hAnsi="Times New Roman" w:cs="Times New Roman"/>
        </w:rPr>
        <w:t xml:space="preserve">Academic achievement in higher education is necessary for a deeper sense of purpose in life, as well as for improving economic growth, social justice, and job prospects. The fact that dropouts need to be addressed in order to increase their success is the most troublesome issue facing higher education institutions. </w:t>
      </w:r>
      <w:r w:rsidR="00EB5EBC">
        <w:rPr>
          <w:rFonts w:ascii="Times New Roman" w:hAnsi="Times New Roman" w:cs="Times New Roman"/>
        </w:rPr>
        <w:fldChar w:fldCharType="begin"/>
      </w:r>
      <w:r w:rsidR="00EB5EBC">
        <w:rPr>
          <w:rFonts w:ascii="Times New Roman" w:hAnsi="Times New Roman" w:cs="Times New Roman"/>
        </w:rPr>
        <w:instrText xml:space="preserve"> ADDIN ZOTERO_ITEM CSL_CITATION {"citationID":"h8oQLGcE","properties":{"formattedCitation":"(Dekker et al., 2009)","plainCitation":"(Dekker et al., 2009)","noteIndex":0},"citationItems":[{"id":141,"uris":["http://zotero.org/users/local/JK5UgV6E/items/6XYY4LVN"],"itemData":{"id":141,"type":"chapter","container-title":"Proceedings of the 2nd International Conference on Educational Data Mining, EDM 2009, July 1-3, 2009. Cordoba, Spain","language":"English","page":"41-50","source":"research.tue.nl","title":"Predicting students drop out : a case study","title-short":"Predicting students drop out","URL":"https://research.tue.nl/en/publications/predicting-students-drop-out-a-case-study","author":[{"family":"Dekker","given":"G. W."},{"family":"Pechenizkiy","given":"M."},{"family":"Vleeshouwers","given":"J. M."}],"accessed":{"date-parts":[["2024",5,10]]},"issued":{"date-parts":[["2009"]]}}}],"schema":"https://github.com/citation-style-language/schema/raw/master/csl-citation.json"} </w:instrText>
      </w:r>
      <w:r w:rsidR="00EB5EBC">
        <w:rPr>
          <w:rFonts w:ascii="Times New Roman" w:hAnsi="Times New Roman" w:cs="Times New Roman"/>
        </w:rPr>
        <w:fldChar w:fldCharType="separate"/>
      </w:r>
      <w:r w:rsidR="00EB5EBC">
        <w:rPr>
          <w:rFonts w:ascii="Times New Roman" w:hAnsi="Times New Roman" w:cs="Times New Roman"/>
          <w:noProof/>
        </w:rPr>
        <w:t>(Dekker et al., 2009)</w:t>
      </w:r>
      <w:r w:rsidR="00EB5EBC">
        <w:rPr>
          <w:rFonts w:ascii="Times New Roman" w:hAnsi="Times New Roman" w:cs="Times New Roman"/>
        </w:rPr>
        <w:fldChar w:fldCharType="end"/>
      </w:r>
      <w:r w:rsidRPr="006E75DD">
        <w:rPr>
          <w:rFonts w:ascii="Times New Roman" w:hAnsi="Times New Roman" w:cs="Times New Roman"/>
        </w:rPr>
        <w:t xml:space="preserve">There's no consensus definition for the term "dropout". Depending on the definition of dropout, the data source, and the computation method, the percentage of students who drop out differs amongst </w:t>
      </w:r>
      <w:proofErr w:type="gramStart"/>
      <w:r w:rsidR="00A11517" w:rsidRPr="006E75DD">
        <w:rPr>
          <w:rFonts w:ascii="Times New Roman" w:hAnsi="Times New Roman" w:cs="Times New Roman"/>
        </w:rPr>
        <w:t>researches</w:t>
      </w:r>
      <w:proofErr w:type="gramEnd"/>
      <w:r w:rsidRPr="006E75DD">
        <w:rPr>
          <w:rFonts w:ascii="Times New Roman" w:hAnsi="Times New Roman" w:cs="Times New Roman"/>
        </w:rPr>
        <w:t>. Early vs. late dropout is a common basis for analysis in research literature. It is not possible to compare dropout rates amongst universities due to discrepancies in reporting. We define dropouts in this study from a micro-perspective, where changes in an institution or field are considered dropouts regardless of when they occur.</w:t>
      </w:r>
    </w:p>
    <w:p w14:paraId="049421F4" w14:textId="77777777" w:rsidR="006E75DD" w:rsidRPr="00855751" w:rsidRDefault="006E75DD" w:rsidP="004A1174">
      <w:pPr>
        <w:jc w:val="both"/>
        <w:rPr>
          <w:rFonts w:ascii="Times New Roman" w:hAnsi="Times New Roman" w:cs="Times New Roman"/>
        </w:rPr>
      </w:pPr>
    </w:p>
    <w:p w14:paraId="031E3910" w14:textId="3A647E7C" w:rsidR="004A1174" w:rsidRPr="00855751" w:rsidRDefault="004A1174" w:rsidP="004A1174">
      <w:pPr>
        <w:jc w:val="both"/>
        <w:rPr>
          <w:rFonts w:ascii="Times New Roman" w:hAnsi="Times New Roman" w:cs="Times New Roman"/>
        </w:rPr>
      </w:pPr>
      <w:r w:rsidRPr="00855751">
        <w:rPr>
          <w:rFonts w:ascii="Times New Roman" w:hAnsi="Times New Roman" w:cs="Times New Roman"/>
        </w:rPr>
        <w:t>According to the European Commission's independent analysis, far too many students leave their higher education programs early . Over 40,000 undergraduate students in Denmark, the most successful nation, dropped out of UK universities, indicating that only about 80% of students finish their education; in Italy, the percentage is as low as 46%</w:t>
      </w:r>
      <w:r w:rsidR="00444A59">
        <w:rPr>
          <w:rFonts w:ascii="Times New Roman" w:hAnsi="Times New Roman" w:cs="Times New Roman"/>
        </w:rPr>
        <w:t xml:space="preserve"> </w:t>
      </w:r>
      <w:r w:rsidR="00444A59">
        <w:rPr>
          <w:rFonts w:ascii="Times New Roman" w:hAnsi="Times New Roman" w:cs="Times New Roman"/>
        </w:rPr>
        <w:fldChar w:fldCharType="begin"/>
      </w:r>
      <w:r w:rsidR="00444A59">
        <w:rPr>
          <w:rFonts w:ascii="Times New Roman" w:hAnsi="Times New Roman" w:cs="Times New Roman"/>
        </w:rPr>
        <w:instrText xml:space="preserve"> ADDIN ZOTERO_ITEM CSL_CITATION {"citationID":"fgKLAyUm","properties":{"formattedCitation":"(Kocsis and Moln\\uc0\\u225{}r, 2024)","plainCitation":"(Kocsis and Molnár, 2024)","noteIndex":0},"citationItems":[{"id":143,"uris":["http://zotero.org/users/local/JK5UgV6E/items/XPHSQENZ"],"itemData":{"id":143,"type":"article-journal","abstract":"The aim of this study was to identify and evaluate the most frequently used research methods and factors influencing academic performance, based on a pool of 95 studies, published after 2012. We co...","archive_location":"world","container-title":"Oxford Review of Education","ISSN":"0305-4985","language":"EN","license":"© 2024 The Author(s). Published by Informa UK Limited, trading as Taylor &amp; Francis Group.","note":"publisher: Routledge","source":"www.tandfonline.com","title":"Factors influencing academic performance and dropout rates in higher education","URL":"https://www.tandfonline.com/doi/abs/10.1080/03054985.2024.2316616","author":[{"family":"Kocsis","given":"Ádám"},{"family":"Molnár","given":"Gyöngyvér"}],"accessed":{"date-parts":[["2024",5,10]]},"issued":{"date-parts":[["2024",2,24]]}}}],"schema":"https://github.com/citation-style-language/schema/raw/master/csl-citation.json"} </w:instrText>
      </w:r>
      <w:r w:rsidR="00444A59">
        <w:rPr>
          <w:rFonts w:ascii="Times New Roman" w:hAnsi="Times New Roman" w:cs="Times New Roman"/>
        </w:rPr>
        <w:fldChar w:fldCharType="separate"/>
      </w:r>
      <w:r w:rsidR="00444A59" w:rsidRPr="00444A59">
        <w:rPr>
          <w:rFonts w:ascii="Times New Roman" w:hAnsi="Times New Roman" w:cs="Times New Roman"/>
          <w:kern w:val="0"/>
        </w:rPr>
        <w:t>(Kocsis and Molnár, 2024)</w:t>
      </w:r>
      <w:r w:rsidR="00444A59">
        <w:rPr>
          <w:rFonts w:ascii="Times New Roman" w:hAnsi="Times New Roman" w:cs="Times New Roman"/>
        </w:rPr>
        <w:fldChar w:fldCharType="end"/>
      </w:r>
      <w:r w:rsidRPr="00855751">
        <w:rPr>
          <w:rFonts w:ascii="Times New Roman" w:hAnsi="Times New Roman" w:cs="Times New Roman"/>
        </w:rPr>
        <w:t>. The socioeconomic environment is the primary reason for student dropouts, as this paper indicates.</w:t>
      </w:r>
    </w:p>
    <w:p w14:paraId="397FD781" w14:textId="77777777" w:rsidR="004A1174" w:rsidRDefault="004A1174" w:rsidP="004A1174"/>
    <w:p w14:paraId="787B4EA6" w14:textId="77777777" w:rsidR="004A1174" w:rsidRDefault="004A1174" w:rsidP="004A1174"/>
    <w:p w14:paraId="2D851E88" w14:textId="67C964E7" w:rsidR="004A1174" w:rsidRPr="00E05ABE" w:rsidRDefault="00E05ABE" w:rsidP="00E05ABE">
      <w:pPr>
        <w:pStyle w:val="Heading1"/>
      </w:pPr>
      <w:bookmarkStart w:id="4" w:name="_Toc166264882"/>
      <w:r>
        <w:t xml:space="preserve">2.0 </w:t>
      </w:r>
      <w:r w:rsidR="004A1174" w:rsidRPr="00E05ABE">
        <w:t>Literature review</w:t>
      </w:r>
      <w:bookmarkEnd w:id="4"/>
    </w:p>
    <w:p w14:paraId="66F1145B" w14:textId="77777777" w:rsidR="004A1174" w:rsidRDefault="004A1174" w:rsidP="004A1174">
      <w:pPr>
        <w:rPr>
          <w:b/>
          <w:bCs/>
        </w:rPr>
      </w:pPr>
    </w:p>
    <w:p w14:paraId="20650526" w14:textId="6DCD7CE5" w:rsidR="004A1174" w:rsidRDefault="00FE7DD7" w:rsidP="004A1174">
      <w:pPr>
        <w:pStyle w:val="NormalWeb"/>
        <w:jc w:val="both"/>
        <w:rPr>
          <w:color w:val="000000"/>
        </w:rPr>
      </w:pPr>
      <w:r>
        <w:rPr>
          <w:color w:val="000000"/>
        </w:rPr>
        <w:lastRenderedPageBreak/>
        <w:fldChar w:fldCharType="begin"/>
      </w:r>
      <w:r>
        <w:rPr>
          <w:color w:val="000000"/>
        </w:rPr>
        <w:instrText xml:space="preserve"> ADDIN ZOTERO_ITEM CSL_CITATION {"citationID":"MxEWc9Ps","properties":{"formattedCitation":"(Realinho et al., 2022)","plainCitation":"(Realinho et al., 2022)","noteIndex":0},"citationItems":[{"id":121,"uris":["http://zotero.org/users/local/JK5UgV6E/items/B9B2256J"],"itemData":{"id":121,"type":"article-journal","abstract":"Higher education institutions record a significant amount of data about their students, representing a considerable potential to generate information, knowledge, and monitoring. Both school dropout and educational failure in higher education are an obstacle to economic growth, employment, competitiveness, and productivity, directly impacting the lives of students and their families, higher education institutions, and society as a whole. The dataset described here results from the aggregation of information from different disjointed data sources and includes demographic, socioeconomic, macroeconomic, and academic data on enrollment and academic performance at the end of the first and second semesters. The dataset is used to build machine learning models for predicting academic performance and dropout, which is part of a Learning Analytic tool developed at the Polytechnic Institute of Portalegre that provides information to the tutoring team with an estimate of the risk of dropout and failure. The dataset is useful for researchers who want to conduct comparative studies on student academic performance and also for training in the machine learning area.","container-title":"Data","DOI":"10.3390/data7110146","ISSN":"2306-5729","issue":"11","language":"en","license":"http://creativecommons.org/licenses/by/3.0/","note":"number: 11\npublisher: Multidisciplinary Digital Publishing Institute","page":"146","source":"www.mdpi.com","title":"Predicting Student Dropout and Academic Success","volume":"7","author":[{"family":"Realinho","given":"Valentim"},{"family":"Machado","given":"Jorge"},{"family":"Baptista","given":"Luís"},{"family":"Martins","given":"Mónica V."}],"issued":{"date-parts":[["2022",11]]}}}],"schema":"https://github.com/citation-style-language/schema/raw/master/csl-citation.json"} </w:instrText>
      </w:r>
      <w:r>
        <w:rPr>
          <w:color w:val="000000"/>
        </w:rPr>
        <w:fldChar w:fldCharType="separate"/>
      </w:r>
      <w:r>
        <w:rPr>
          <w:noProof/>
          <w:color w:val="000000"/>
        </w:rPr>
        <w:t>(Realinho et al., 2022)</w:t>
      </w:r>
      <w:r>
        <w:rPr>
          <w:color w:val="000000"/>
        </w:rPr>
        <w:fldChar w:fldCharType="end"/>
      </w:r>
      <w:r w:rsidR="006E75DD" w:rsidRPr="006E75DD">
        <w:rPr>
          <w:color w:val="000000"/>
        </w:rPr>
        <w:t xml:space="preserve">worked on a dataset of students gathered by the Polytechnic Institute of Portalegre. The dataset included 4424 records with 35 attributes, including demographics, socioeconomics, macroeconomic data, and academic performance at the end of the first and second semesters. The students were enrolled in a variety of undergraduate programs, including nursing, design, education, journalism, social service, management, and technologies. </w:t>
      </w:r>
      <w:r w:rsidR="004A1174">
        <w:rPr>
          <w:color w:val="000000"/>
        </w:rPr>
        <w:t xml:space="preserve">Four machine learning models were built: Random Forest, XGboost, LightGBM, and CatBoost. Within the four models, Curriculum Units 2nd Sem (approved) was shown as the most important factor that affects student performance the most. The random forest and </w:t>
      </w:r>
      <w:proofErr w:type="spellStart"/>
      <w:r w:rsidR="004A1174">
        <w:rPr>
          <w:color w:val="000000"/>
        </w:rPr>
        <w:t>XGboost</w:t>
      </w:r>
      <w:proofErr w:type="spellEnd"/>
      <w:r w:rsidR="004A1174">
        <w:rPr>
          <w:color w:val="000000"/>
        </w:rPr>
        <w:t xml:space="preserve"> tuition fees up to date were the second-most important factors. In total, there are 10 attributes that contribute the most.</w:t>
      </w:r>
    </w:p>
    <w:p w14:paraId="321F0C6C" w14:textId="357602F4" w:rsidR="004A1174" w:rsidRDefault="00FE7DD7" w:rsidP="004A1174">
      <w:pPr>
        <w:pStyle w:val="NormalWeb"/>
        <w:jc w:val="both"/>
        <w:rPr>
          <w:color w:val="000000"/>
        </w:rPr>
      </w:pPr>
      <w:r>
        <w:rPr>
          <w:color w:val="000000"/>
        </w:rPr>
        <w:fldChar w:fldCharType="begin"/>
      </w:r>
      <w:r w:rsidR="00FC0151">
        <w:rPr>
          <w:color w:val="000000"/>
        </w:rPr>
        <w:instrText xml:space="preserve"> ADDIN ZOTERO_ITEM CSL_CITATION {"citationID":"2vsHYsIU","properties":{"formattedCitation":"(Nagy and Molontay, 2018)","plainCitation":"(Nagy and Molontay, 2018)","noteIndex":0},"citationItems":[{"id":123,"uris":["http://zotero.org/users/local/JK5UgV6E/items/2YLENS2E"],"itemData":{"id":123,"type":"paper-conference","abstract":"Predicting student performance, preventing failure and identifying the factors influencing student dropout are issues that have attracted a great deal of research interest recently. In this study, we employ and evaluate several machine learning algorithms to identify students at-risk and predict student dropout of university programs based on the data available at the time of enrollment (secondary school performance, personal details). We also present a data-driven decision support platform for education directorate and stakeholders. The models are built on data of 15,825 undergraduate students from Budapest University of Technology and Economics enrolled between 2010 and 2017 and finished their undergraduate studies either by graduation or dropping out. We handle the problem of missing data by imputation. After performing feature extraction and feature selection, a wide range of classifiers have been trained including Decision Tree-based algorithms, Naive Bayes, k-NN, Linear Models and Deep Learning with different input settings. The methods were tested using 10-fold cross-validation and the AUC of the best models, Gradient Boosted Trees and Deep Learning, were 0.808 and 0.811 respectively.","container-title":"2018 IEEE 22nd International Conference on Intelligent Engineering Systems (INES)","DOI":"10.1109/INES.2018.8523888","event-title":"2018 IEEE 22nd International Conference on Intelligent Engineering Systems (INES)","note":"ISSN: 1543-9259","page":"000389-000394","source":"IEEE Xplore","title":"Predicting Dropout in Higher Education Based on Secondary School Performance","URL":"https://ieeexplore.ieee.org/abstract/document/8523888?casa_token=8I2G4COtI4EAAAAA:PCW-CKQ88jLo7rkheBzm5TAMz7xxDwcyUnuipQmhWstfM4cw6gq3_EvSAX2VOeUtUU6v_PvO5Zel","author":[{"family":"Nagy","given":"Marcell"},{"family":"Molontay","given":"Roland"}],"accessed":{"date-parts":[["2024",5,10]]},"issued":{"date-parts":[["2018",6]]}}}],"schema":"https://github.com/citation-style-language/schema/raw/master/csl-citation.json"} </w:instrText>
      </w:r>
      <w:r>
        <w:rPr>
          <w:color w:val="000000"/>
        </w:rPr>
        <w:fldChar w:fldCharType="separate"/>
      </w:r>
      <w:r w:rsidR="00FC0151">
        <w:rPr>
          <w:noProof/>
          <w:color w:val="000000"/>
        </w:rPr>
        <w:t>(Nagy and Molontay, 2018)</w:t>
      </w:r>
      <w:r>
        <w:rPr>
          <w:color w:val="000000"/>
        </w:rPr>
        <w:fldChar w:fldCharType="end"/>
      </w:r>
      <w:r>
        <w:rPr>
          <w:color w:val="000000"/>
        </w:rPr>
        <w:t xml:space="preserve"> </w:t>
      </w:r>
      <w:r w:rsidR="004A1174">
        <w:rPr>
          <w:color w:val="000000"/>
        </w:rPr>
        <w:t xml:space="preserve">research and model were built on the undergraduate student dataset from the Budapest University of Technology and Economics. They were enrolled between 2010 and 2017 and finished their undergraduate studies either by graduation or by dropout. During the analysis of the dataset, they had a problem with missing data by imputation. After that, they proceeded to perform feature extraction and feature selection, then used them to build their </w:t>
      </w:r>
      <w:r w:rsidR="00004BF6">
        <w:rPr>
          <w:color w:val="000000"/>
        </w:rPr>
        <w:t>model. Ten</w:t>
      </w:r>
      <w:r w:rsidR="004A1174">
        <w:rPr>
          <w:color w:val="000000"/>
        </w:rPr>
        <w:t xml:space="preserve"> machine learning models were built: Decision Tree, Random Forest, Generalised Linear Model, Naive Bayes, </w:t>
      </w:r>
      <w:proofErr w:type="spellStart"/>
      <w:r w:rsidR="004A1174">
        <w:rPr>
          <w:color w:val="000000"/>
        </w:rPr>
        <w:t>Adeptive</w:t>
      </w:r>
      <w:proofErr w:type="spellEnd"/>
      <w:r w:rsidR="004A1174">
        <w:rPr>
          <w:color w:val="000000"/>
        </w:rPr>
        <w:t xml:space="preserve"> Boost, K-NN, Logistic Regression, Gradient Boosted Tree, and Deep Learning. We compared the models based on their accuracy, recall, consciousness, and area under the curve. Three models were picked based on their accuracy. Deep learning, gradient-boosted trees, and logistic regression.</w:t>
      </w:r>
      <w:r w:rsidR="00444A59">
        <w:rPr>
          <w:color w:val="000000"/>
        </w:rPr>
        <w:t xml:space="preserve"> </w:t>
      </w:r>
      <w:r w:rsidR="004A1174">
        <w:rPr>
          <w:color w:val="000000"/>
        </w:rPr>
        <w:t>But more research is said to be conducted to improve the performance of the model by using semi-supervised learning with more attributes. </w:t>
      </w:r>
    </w:p>
    <w:p w14:paraId="6C2C5CD4" w14:textId="69D929E1" w:rsidR="004A1174" w:rsidRPr="00125477" w:rsidRDefault="00FC0151" w:rsidP="004A117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xLdglTb","properties":{"formattedCitation":"(Kiss Botond et al., 2019)","plainCitation":"(Kiss Botond et al., 2019)","noteIndex":0},"citationItems":[{"id":128,"uris":["http://zotero.org/users/local/JK5UgV6E/items/TDVNKD72"],"itemData":{"id":128,"type":"paper-conference","abstract":"Due to the big data accumulated in educational administrative systems and due to the advance of machine learning techniques, a new scientific discipline has emerged in the last few years, namely educational data science. An important research objective of this field is to predict dropout and improve graduation rates, in particular in STEM higher education.The goal of this study is to identify students at risk of dropping out at a large Hungarian technical university using predictive analytical tools. We use data of 10,196 students who finished their undergraduate studies (either by graduation or dropping out) between 2013 and 2018. We analyze dropout predictability in two main scenarios: first using data available at the time of enrollment, e.g. pre-enrollment achievement measures, and personal details, then in another scenario we supplement this feature set with first-semester performance indicators and use this richer set of attributes for further analysis. We apply artificial neural networks and boosting algorithms for prediction, and examine how the predictive power can be improved by the additional information. In other words, we study the incremental predictive validity of the early university performance indicators on graduation over the pre-enrollment achievement measures and vice versa.","container-title":"2019 17th International Conference on Emerging eLearning Technologies and Applications (ICETA)","DOI":"10.1109/ICETA48886.2019.9040158","event-title":"2019 17th International Conference on Emerging eLearning Technologies and Applications (ICETA)","page":"383-389","source":"IEEE Xplore","title":"Predicting Dropout Using High School and First-semester Academic Achievement Measures","URL":"https://ieeexplore.ieee.org/abstract/document/9040158?casa_token=oCybHsxNbCYAAAAA:x-zqJmzgbSpJvfQZmEA6k7gnqpapRxPgrYj34bn4s53hi1lMR8Rlg3iAcvR_y2kEBdScn1rRomwy","author":[{"family":"Kiss Botond","given":""},{"family":"Nagy","given":"Marcell"},{"family":"Molontay","given":"Roland"},{"family":"Csabay","given":"Bálint"}],"accessed":{"date-parts":[["2024",5,10]]},"issued":{"date-parts":[["2019",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iss Botond et al., 2019)</w:t>
      </w:r>
      <w:r>
        <w:rPr>
          <w:rFonts w:ascii="Times New Roman" w:hAnsi="Times New Roman" w:cs="Times New Roman"/>
        </w:rPr>
        <w:fldChar w:fldCharType="end"/>
      </w:r>
      <w:r>
        <w:rPr>
          <w:rFonts w:ascii="Times New Roman" w:hAnsi="Times New Roman" w:cs="Times New Roman"/>
        </w:rPr>
        <w:t xml:space="preserve"> </w:t>
      </w:r>
      <w:r w:rsidR="004A1174" w:rsidRPr="00125477">
        <w:rPr>
          <w:rFonts w:ascii="Times New Roman" w:hAnsi="Times New Roman" w:cs="Times New Roman"/>
        </w:rPr>
        <w:t xml:space="preserve">research is said to predict students who are at risk of dropout. The dataset was accumulated from a Hungarian technical university and contains data on 10,196 students who finished their undergraduate studies (either by graduate or dropout) between 2013 and 2018. The machine learning techniques that were used were XG-boosted, Graident-boosted, and artificial </w:t>
      </w:r>
      <w:r w:rsidR="00B74C5E" w:rsidRPr="00125477">
        <w:rPr>
          <w:rFonts w:ascii="Times New Roman" w:hAnsi="Times New Roman" w:cs="Times New Roman"/>
        </w:rPr>
        <w:t>neural networks</w:t>
      </w:r>
      <w:r w:rsidR="004A1174" w:rsidRPr="00125477">
        <w:rPr>
          <w:rFonts w:ascii="Times New Roman" w:hAnsi="Times New Roman" w:cs="Times New Roman"/>
        </w:rPr>
        <w:t>.</w:t>
      </w:r>
      <w:r w:rsidR="004A1174" w:rsidRPr="00125477">
        <w:rPr>
          <w:rFonts w:ascii="Times New Roman" w:hAnsi="Times New Roman" w:cs="Times New Roman"/>
        </w:rPr>
        <w:br/>
        <w:t xml:space="preserve">Two predictions were made: the first was with the data at the time of </w:t>
      </w:r>
      <w:r w:rsidR="00004BF6" w:rsidRPr="00125477">
        <w:rPr>
          <w:rFonts w:ascii="Times New Roman" w:hAnsi="Times New Roman" w:cs="Times New Roman"/>
        </w:rPr>
        <w:t>enrolment</w:t>
      </w:r>
      <w:r w:rsidR="004A1174" w:rsidRPr="00125477">
        <w:rPr>
          <w:rFonts w:ascii="Times New Roman" w:hAnsi="Times New Roman" w:cs="Times New Roman"/>
        </w:rPr>
        <w:t>, but after that, they believe the performance can improve by adding more features. The second prediction is that XGBoost provides a very powerful classifier (AUC = 0.920).</w:t>
      </w:r>
    </w:p>
    <w:p w14:paraId="7CF229CC" w14:textId="77777777" w:rsidR="004A1174" w:rsidRDefault="004A1174" w:rsidP="004A1174">
      <w:pPr>
        <w:pStyle w:val="NormalWeb"/>
        <w:jc w:val="both"/>
        <w:rPr>
          <w:color w:val="000000"/>
        </w:rPr>
      </w:pPr>
    </w:p>
    <w:p w14:paraId="713A6FD1" w14:textId="4FF3A5CD" w:rsidR="004A1174" w:rsidRPr="00125477" w:rsidRDefault="00E05ABE" w:rsidP="00E05ABE">
      <w:pPr>
        <w:pStyle w:val="Heading2"/>
        <w:rPr>
          <w:color w:val="000000"/>
        </w:rPr>
      </w:pPr>
      <w:bookmarkStart w:id="5" w:name="_Toc166264883"/>
      <w:r>
        <w:t xml:space="preserve">2.1 </w:t>
      </w:r>
      <w:r w:rsidR="004A1174" w:rsidRPr="00512A86">
        <w:t>Classification Method Machine learning</w:t>
      </w:r>
      <w:bookmarkEnd w:id="5"/>
      <w:r w:rsidR="004A1174" w:rsidRPr="00512A86">
        <w:t xml:space="preserve"> </w:t>
      </w:r>
    </w:p>
    <w:p w14:paraId="69E096BD" w14:textId="77777777" w:rsidR="004A1174" w:rsidRPr="00855751" w:rsidRDefault="004A1174" w:rsidP="004A1174">
      <w:pPr>
        <w:rPr>
          <w:rFonts w:ascii="Times New Roman" w:hAnsi="Times New Roman" w:cs="Times New Roman"/>
        </w:rPr>
      </w:pPr>
    </w:p>
    <w:p w14:paraId="6803CD90" w14:textId="6318743C" w:rsidR="004A1174" w:rsidRPr="00DB2895" w:rsidRDefault="004A1174" w:rsidP="004A1174">
      <w:pPr>
        <w:rPr>
          <w:rFonts w:ascii="Times New Roman" w:hAnsi="Times New Roman" w:cs="Times New Roman"/>
        </w:rPr>
      </w:pPr>
      <w:r w:rsidRPr="00DB2895">
        <w:rPr>
          <w:rFonts w:ascii="Times New Roman" w:hAnsi="Times New Roman" w:cs="Times New Roman"/>
        </w:rPr>
        <w:t xml:space="preserve">Support Vector Machines (SVM) </w:t>
      </w:r>
      <w:r w:rsidR="00B74C5E">
        <w:rPr>
          <w:rFonts w:ascii="Times New Roman" w:hAnsi="Times New Roman" w:cs="Times New Roman"/>
        </w:rPr>
        <w:t>is</w:t>
      </w:r>
      <w:r w:rsidRPr="00DB2895">
        <w:rPr>
          <w:rFonts w:ascii="Times New Roman" w:hAnsi="Times New Roman" w:cs="Times New Roman"/>
        </w:rPr>
        <w:t xml:space="preserve"> a kernel-based technique that effectively solves both regression and classification problems with a high processing capacity, according to </w:t>
      </w:r>
      <w:r w:rsidR="00971711">
        <w:rPr>
          <w:rFonts w:ascii="Times New Roman" w:hAnsi="Times New Roman" w:cs="Times New Roman"/>
        </w:rPr>
        <w:fldChar w:fldCharType="begin"/>
      </w:r>
      <w:r w:rsidR="00971711">
        <w:rPr>
          <w:rFonts w:ascii="Times New Roman" w:hAnsi="Times New Roman" w:cs="Times New Roman"/>
        </w:rPr>
        <w:instrText xml:space="preserve"> ADDIN ZOTERO_ITEM CSL_CITATION {"citationID":"Ja2mJaXF","properties":{"formattedCitation":"(Ukil Abhisek, 2007)","plainCitation":"(Ukil Abhisek, 2007)","noteIndex":0},"citationItems":[{"id":132,"uris":["http://zotero.org/users/local/JK5UgV6E/items/NWZB5JXR"],"itemData":{"id":132,"type":"chapter","abstract":"'Support Vector Machine' published in 'Intelligent Systems and Signal Processing in Power Engineering'","container-title":"Intelligent Systems and Signal Processing in Power Engineering","ISBN":"978-3-540-73170-2","language":"en","note":"DOI: 10.1007/978-3-540-73170-2_4","page":"161-226","publisher":"Springer, Berlin, Heidelberg","source":"link.springer.com","title":"Support Vector Machine","URL":"https://link.springer.com/chapter/10.1007/978-3-540-73170-2_4","author":[{"family":"Ukil Abhisek","given":""}],"accessed":{"date-parts":[["2024",5,10]]},"issued":{"date-parts":[["2007"]]}}}],"schema":"https://github.com/citation-style-language/schema/raw/master/csl-citation.json"} </w:instrText>
      </w:r>
      <w:r w:rsidR="00971711">
        <w:rPr>
          <w:rFonts w:ascii="Times New Roman" w:hAnsi="Times New Roman" w:cs="Times New Roman"/>
        </w:rPr>
        <w:fldChar w:fldCharType="separate"/>
      </w:r>
      <w:r w:rsidR="00971711">
        <w:rPr>
          <w:rFonts w:ascii="Times New Roman" w:hAnsi="Times New Roman" w:cs="Times New Roman"/>
          <w:noProof/>
        </w:rPr>
        <w:t>(Ukil Abhisek, 2007)</w:t>
      </w:r>
      <w:r w:rsidR="00971711">
        <w:rPr>
          <w:rFonts w:ascii="Times New Roman" w:hAnsi="Times New Roman" w:cs="Times New Roman"/>
        </w:rPr>
        <w:fldChar w:fldCharType="end"/>
      </w:r>
      <w:r w:rsidR="00971711">
        <w:rPr>
          <w:rFonts w:ascii="Times New Roman" w:hAnsi="Times New Roman" w:cs="Times New Roman"/>
        </w:rPr>
        <w:t xml:space="preserve"> </w:t>
      </w:r>
      <w:r w:rsidRPr="00DB2895">
        <w:rPr>
          <w:rFonts w:ascii="Times New Roman" w:hAnsi="Times New Roman" w:cs="Times New Roman"/>
        </w:rPr>
        <w:t>said. Support Vector Machines (SVM) have a better generalisation than other machine learning algorithms. In many applications, they are recognised to yield more accurate results than other algorithms and have a solid theoretical foundation</w:t>
      </w:r>
      <w:r w:rsidR="00444A59">
        <w:rPr>
          <w:rFonts w:ascii="Times New Roman" w:hAnsi="Times New Roman" w:cs="Times New Roman"/>
        </w:rPr>
        <w:t>.</w:t>
      </w:r>
      <w:r w:rsidRPr="00DB2895">
        <w:rPr>
          <w:rFonts w:ascii="Times New Roman" w:hAnsi="Times New Roman" w:cs="Times New Roman"/>
        </w:rPr>
        <w:t xml:space="preserve"> </w:t>
      </w:r>
    </w:p>
    <w:p w14:paraId="74F205A5" w14:textId="77777777" w:rsidR="004A1174" w:rsidRPr="00855751" w:rsidRDefault="004A1174" w:rsidP="004A1174">
      <w:pPr>
        <w:jc w:val="both"/>
        <w:rPr>
          <w:rFonts w:ascii="Times New Roman" w:hAnsi="Times New Roman" w:cs="Times New Roman"/>
        </w:rPr>
      </w:pPr>
    </w:p>
    <w:p w14:paraId="03CF8035" w14:textId="1FB1BC49" w:rsidR="004A1174" w:rsidRDefault="004A1174" w:rsidP="004A1174">
      <w:pPr>
        <w:rPr>
          <w:rFonts w:ascii="Times New Roman" w:hAnsi="Times New Roman" w:cs="Times New Roman"/>
        </w:rPr>
      </w:pPr>
      <w:r w:rsidRPr="00DB2895">
        <w:rPr>
          <w:rFonts w:ascii="Times New Roman" w:hAnsi="Times New Roman" w:cs="Times New Roman"/>
        </w:rPr>
        <w:t xml:space="preserve">A decision tree is a model or graphical representation that shows decisions and their potential results and is used as a tool for decision support. In decision analysis, decision trees are commonly utilised to determine the best course of action to follow. Decision trees are commonly used in classification models because of their high dependability, low implementation costs, simplicity of interpretation, and smooth connection with database </w:t>
      </w:r>
      <w:r w:rsidRPr="00DB2895">
        <w:rPr>
          <w:rFonts w:ascii="Times New Roman" w:hAnsi="Times New Roman" w:cs="Times New Roman"/>
        </w:rPr>
        <w:lastRenderedPageBreak/>
        <w:t xml:space="preserve">systems </w:t>
      </w:r>
      <w:r w:rsidR="00971711">
        <w:rPr>
          <w:rFonts w:ascii="Times New Roman" w:hAnsi="Times New Roman" w:cs="Times New Roman"/>
        </w:rPr>
        <w:fldChar w:fldCharType="begin"/>
      </w:r>
      <w:r w:rsidR="00971711">
        <w:rPr>
          <w:rFonts w:ascii="Times New Roman" w:hAnsi="Times New Roman" w:cs="Times New Roman"/>
        </w:rPr>
        <w:instrText xml:space="preserve"> ADDIN ZOTERO_ITEM CSL_CITATION {"citationID":"ChXkB098","properties":{"formattedCitation":"(Aized Amin Soofi and Arshad Awan, 2017)","plainCitation":"(Aized Amin Soofi and Arshad Awan, 2017)","noteIndex":0},"citationItems":[{"id":134,"uris":["http://zotero.org/users/local/JK5UgV6E/items/DP4NIUGL"],"itemData":{"id":134,"type":"article-journal","abstract":"Classification is a data mining (machine learning) technique used to predict group membership for data instances. There are several classification techniques that can be used for classification purpose. In this paper, we present the basic classification techniques. Later we discuss some major types of classification method including Bayesian networks, decision tree induction, k-nearest neighbor classifier and Support Vector Machines (SVM) with their strengths, weaknesses, potential applications and issues with their available solution. The goal of this study is to provide a comprehensive review of different classification techniques in machine learning. This work will be helpful for both academia and new comers in the field of machine learning to further strengthen the basis of classification methods.","container-title":"Journal of Basic &amp; Applied Sciences","DOI":"10.6000/1927-5129.2017.13.76","ISSN":"1927-5129, 1814-8085","journalAbbreviation":"J. Basic Appl. Sci.","language":"en","license":"https://creativecommons.org/licenses/by-nc/4.0","page":"459-465","source":"DOI.org (Crossref)","title":"Classification Techniques in Machine Learning: Applications and Issues","title-short":"Classification Techniques in Machine Learning","volume":"13","author":[{"literal":"Aized Amin Soofi"},{"literal":"Arshad Awan"}],"issued":{"date-parts":[["2017",1,5]]}}}],"schema":"https://github.com/citation-style-language/schema/raw/master/csl-citation.json"} </w:instrText>
      </w:r>
      <w:r w:rsidR="00971711">
        <w:rPr>
          <w:rFonts w:ascii="Times New Roman" w:hAnsi="Times New Roman" w:cs="Times New Roman"/>
        </w:rPr>
        <w:fldChar w:fldCharType="separate"/>
      </w:r>
      <w:r w:rsidR="00971711">
        <w:rPr>
          <w:rFonts w:ascii="Times New Roman" w:hAnsi="Times New Roman" w:cs="Times New Roman"/>
          <w:noProof/>
        </w:rPr>
        <w:t>(Aized Amin Soofi and Arshad Awan, 2017)</w:t>
      </w:r>
      <w:r w:rsidR="00971711">
        <w:rPr>
          <w:rFonts w:ascii="Times New Roman" w:hAnsi="Times New Roman" w:cs="Times New Roman"/>
        </w:rPr>
        <w:fldChar w:fldCharType="end"/>
      </w:r>
      <w:r w:rsidR="00971711">
        <w:rPr>
          <w:rFonts w:ascii="Times New Roman" w:hAnsi="Times New Roman" w:cs="Times New Roman"/>
        </w:rPr>
        <w:t>.</w:t>
      </w:r>
      <w:r w:rsidRPr="00DB2895">
        <w:rPr>
          <w:rFonts w:ascii="Times New Roman" w:hAnsi="Times New Roman" w:cs="Times New Roman"/>
        </w:rPr>
        <w:t>It is easily comprehensible due to its visual and intuitive qualities.</w:t>
      </w:r>
    </w:p>
    <w:p w14:paraId="4A762F12" w14:textId="77777777" w:rsidR="004A1174" w:rsidRPr="00855751" w:rsidRDefault="004A1174" w:rsidP="004A1174">
      <w:pPr>
        <w:rPr>
          <w:rFonts w:ascii="Times New Roman" w:hAnsi="Times New Roman" w:cs="Times New Roman"/>
        </w:rPr>
      </w:pPr>
    </w:p>
    <w:p w14:paraId="32F899C2" w14:textId="6C006A6D" w:rsidR="004A1174" w:rsidRDefault="004A1174" w:rsidP="004A1174">
      <w:pPr>
        <w:rPr>
          <w:rFonts w:ascii="Times New Roman" w:hAnsi="Times New Roman" w:cs="Times New Roman"/>
        </w:rPr>
      </w:pPr>
      <w:r w:rsidRPr="00DB2895">
        <w:rPr>
          <w:rFonts w:ascii="Times New Roman" w:hAnsi="Times New Roman" w:cs="Times New Roman"/>
        </w:rPr>
        <w:t>A pattern recognition method called the k-Nearest Neighbour (</w:t>
      </w:r>
      <w:r w:rsidR="00004BF6">
        <w:rPr>
          <w:rFonts w:ascii="Times New Roman" w:hAnsi="Times New Roman" w:cs="Times New Roman"/>
        </w:rPr>
        <w:t>K</w:t>
      </w:r>
      <w:r w:rsidRPr="00DB2895">
        <w:rPr>
          <w:rFonts w:ascii="Times New Roman" w:hAnsi="Times New Roman" w:cs="Times New Roman"/>
        </w:rPr>
        <w:t xml:space="preserve">NN) algorithm groups items according to how close they are to other examples in the attribute space. To be more precise, it finds the k training examples that are closest to a given test example and then places the test example in the class that has the highest frequency among its k closest neighbours. </w:t>
      </w:r>
      <w:r w:rsidR="00971711">
        <w:rPr>
          <w:rFonts w:ascii="Times New Roman" w:hAnsi="Times New Roman" w:cs="Times New Roman"/>
        </w:rPr>
        <w:fldChar w:fldCharType="begin"/>
      </w:r>
      <w:r w:rsidR="00971711">
        <w:rPr>
          <w:rFonts w:ascii="Times New Roman" w:hAnsi="Times New Roman" w:cs="Times New Roman"/>
        </w:rPr>
        <w:instrText xml:space="preserve"> ADDIN ZOTERO_ITEM CSL_CITATION {"citationID":"VwtIKkOx","properties":{"formattedCitation":"(Zhang Zhongheng, 2016)","plainCitation":"(Zhang Zhongheng, 2016)","noteIndex":0},"citationItems":[{"id":135,"uris":["http://zotero.org/users/local/JK5UgV6E/items/YQSBYNII"],"itemData":{"id":135,"type":"article-journal","abstract":"Machine learning techniques have been widely used in many scientific fields, but its use in medical literature is limited partly because of technical difficulties. k-nearest neighbors (kNN) is a simple method of machine learning. The article introduces ...","container-title":"Annals of Translational Medicine","DOI":"10.21037/atm.2016.03.37","issue":"11","language":"en","note":"publisher: AME Publications\nPMID: 27386492","source":"www.ncbi.nlm.nih.gov","title":"Introduction to machine learning: k-nearest neighbors","title-short":"Introduction to machine learning","URL":"https://www.ncbi.nlm.nih.gov/pmc/articles/PMC4916348/","volume":"4","author":[{"family":"Zhang Zhongheng","given":""}],"accessed":{"date-parts":[["2024",5,10]]},"issued":{"date-parts":[["2016",6]]}}}],"schema":"https://github.com/citation-style-language/schema/raw/master/csl-citation.json"} </w:instrText>
      </w:r>
      <w:r w:rsidR="00971711">
        <w:rPr>
          <w:rFonts w:ascii="Times New Roman" w:hAnsi="Times New Roman" w:cs="Times New Roman"/>
        </w:rPr>
        <w:fldChar w:fldCharType="separate"/>
      </w:r>
      <w:r w:rsidR="00971711">
        <w:rPr>
          <w:rFonts w:ascii="Times New Roman" w:hAnsi="Times New Roman" w:cs="Times New Roman"/>
          <w:noProof/>
        </w:rPr>
        <w:t>(Zhang Zhongheng, 2016)</w:t>
      </w:r>
      <w:r w:rsidR="00971711">
        <w:rPr>
          <w:rFonts w:ascii="Times New Roman" w:hAnsi="Times New Roman" w:cs="Times New Roman"/>
        </w:rPr>
        <w:fldChar w:fldCharType="end"/>
      </w:r>
      <w:r w:rsidR="00971711">
        <w:rPr>
          <w:rFonts w:ascii="Times New Roman" w:hAnsi="Times New Roman" w:cs="Times New Roman"/>
        </w:rPr>
        <w:t xml:space="preserve"> </w:t>
      </w:r>
      <w:r w:rsidRPr="00DB2895">
        <w:rPr>
          <w:rFonts w:ascii="Times New Roman" w:hAnsi="Times New Roman" w:cs="Times New Roman"/>
        </w:rPr>
        <w:t>Using the nearest neighbouring samples in the attribute space as a guide, the k-Nearest Neighbour (</w:t>
      </w:r>
      <w:proofErr w:type="spellStart"/>
      <w:r w:rsidRPr="00DB2895">
        <w:rPr>
          <w:rFonts w:ascii="Times New Roman" w:hAnsi="Times New Roman" w:cs="Times New Roman"/>
        </w:rPr>
        <w:t>kNN</w:t>
      </w:r>
      <w:proofErr w:type="spellEnd"/>
      <w:r w:rsidRPr="00DB2895">
        <w:rPr>
          <w:rFonts w:ascii="Times New Roman" w:hAnsi="Times New Roman" w:cs="Times New Roman"/>
        </w:rPr>
        <w:t xml:space="preserve">) algorithm categorises objects. It makes use of the value of k, which establishes how many neighbours are </w:t>
      </w:r>
      <w:proofErr w:type="gramStart"/>
      <w:r w:rsidRPr="00DB2895">
        <w:rPr>
          <w:rFonts w:ascii="Times New Roman" w:hAnsi="Times New Roman" w:cs="Times New Roman"/>
        </w:rPr>
        <w:t>taken into account</w:t>
      </w:r>
      <w:proofErr w:type="gramEnd"/>
      <w:r w:rsidRPr="00DB2895">
        <w:rPr>
          <w:rFonts w:ascii="Times New Roman" w:hAnsi="Times New Roman" w:cs="Times New Roman"/>
        </w:rPr>
        <w:t xml:space="preserve"> for classification. A vector's class is assigned by the </w:t>
      </w:r>
      <w:proofErr w:type="spellStart"/>
      <w:r w:rsidRPr="00DB2895">
        <w:rPr>
          <w:rFonts w:ascii="Times New Roman" w:hAnsi="Times New Roman" w:cs="Times New Roman"/>
        </w:rPr>
        <w:t>kNN</w:t>
      </w:r>
      <w:proofErr w:type="spellEnd"/>
      <w:r w:rsidRPr="00DB2895">
        <w:rPr>
          <w:rFonts w:ascii="Times New Roman" w:hAnsi="Times New Roman" w:cs="Times New Roman"/>
        </w:rPr>
        <w:t xml:space="preserve"> method depending on the class of its closest neighbours. The algorithm examines the known vectors in the class in order to categorise a vector. The specimen under examination is</w:t>
      </w:r>
      <w:r>
        <w:rPr>
          <w:rFonts w:ascii="Times New Roman" w:hAnsi="Times New Roman" w:cs="Times New Roman"/>
        </w:rPr>
        <w:t xml:space="preserve"> </w:t>
      </w:r>
      <w:r w:rsidRPr="00DB2895">
        <w:rPr>
          <w:rFonts w:ascii="Times New Roman" w:hAnsi="Times New Roman" w:cs="Times New Roman"/>
        </w:rPr>
        <w:t>then processed with each sample in the training set individually.</w:t>
      </w:r>
    </w:p>
    <w:p w14:paraId="062F879D" w14:textId="77777777" w:rsidR="004A1174" w:rsidRPr="00855751" w:rsidRDefault="004A1174" w:rsidP="004A1174">
      <w:pPr>
        <w:rPr>
          <w:rFonts w:ascii="Times New Roman" w:hAnsi="Times New Roman" w:cs="Times New Roman"/>
        </w:rPr>
      </w:pPr>
    </w:p>
    <w:p w14:paraId="6872473B" w14:textId="793CDFC9" w:rsidR="004A1174" w:rsidRPr="00DB2895" w:rsidRDefault="004A1174" w:rsidP="004A1174">
      <w:pPr>
        <w:rPr>
          <w:rFonts w:ascii="Times New Roman" w:hAnsi="Times New Roman" w:cs="Times New Roman"/>
        </w:rPr>
      </w:pPr>
      <w:r w:rsidRPr="00DB2895">
        <w:rPr>
          <w:rFonts w:ascii="Times New Roman" w:hAnsi="Times New Roman" w:cs="Times New Roman"/>
        </w:rPr>
        <w:t>Building a breakfast of decision trees is how random forests, an ensemble learning technique, work for problems like regression, classification, and other stuff</w:t>
      </w:r>
      <w:r w:rsidR="00971711">
        <w:rPr>
          <w:rFonts w:ascii="Times New Roman" w:hAnsi="Times New Roman" w:cs="Times New Roman"/>
        </w:rPr>
        <w:t xml:space="preserve"> </w:t>
      </w:r>
      <w:r w:rsidR="00971711">
        <w:rPr>
          <w:rFonts w:ascii="Times New Roman" w:hAnsi="Times New Roman" w:cs="Times New Roman"/>
        </w:rPr>
        <w:fldChar w:fldCharType="begin"/>
      </w:r>
      <w:r w:rsidR="00DF5D16">
        <w:rPr>
          <w:rFonts w:ascii="Times New Roman" w:hAnsi="Times New Roman" w:cs="Times New Roman"/>
        </w:rPr>
        <w:instrText xml:space="preserve"> ADDIN ZOTERO_ITEM CSL_CITATION {"citationID":"VmVthpq4","properties":{"formattedCitation":"(Biau and Scornet, 2016)","plainCitation":"(Biau and Scornet, 2016)","noteIndex":0},"citationItems":[{"id":139,"uris":["http://zotero.org/users/local/JK5UgV6E/items/UG3SLLKZ"],"itemData":{"id":139,"type":"article-journal","abstract":"The random forest algorithm, proposed by L. Breiman in 2001, has been extremely successful as a general-purpose classifi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863-8260","issue":"2","journalAbbreviation":"TEST","language":"en","license":"2016 Sociedad de Estadística e Investigación Operativa","note":"Company: Springer\nDistributor: Springer\nInstitution: Springer\nLabel: Springer\nnumber: 2\npublisher: Springer Berlin Heidelberg","page":"197-227","source":"link.springer.com","title":"A random forest guided tour","volume":"25","author":[{"family":"Biau","given":"Gérard"},{"family":"Scornet","given":"Erwan"}],"issued":{"date-parts":[["2016",6,1]]}}}],"schema":"https://github.com/citation-style-language/schema/raw/master/csl-citation.json"} </w:instrText>
      </w:r>
      <w:r w:rsidR="00971711">
        <w:rPr>
          <w:rFonts w:ascii="Times New Roman" w:hAnsi="Times New Roman" w:cs="Times New Roman"/>
        </w:rPr>
        <w:fldChar w:fldCharType="separate"/>
      </w:r>
      <w:r w:rsidR="00DF5D16">
        <w:rPr>
          <w:rFonts w:ascii="Times New Roman" w:hAnsi="Times New Roman" w:cs="Times New Roman"/>
          <w:noProof/>
        </w:rPr>
        <w:t>(Biau and Scornet, 2016)</w:t>
      </w:r>
      <w:r w:rsidR="00971711">
        <w:rPr>
          <w:rFonts w:ascii="Times New Roman" w:hAnsi="Times New Roman" w:cs="Times New Roman"/>
        </w:rPr>
        <w:fldChar w:fldCharType="end"/>
      </w:r>
      <w:r w:rsidRPr="00DB2895">
        <w:rPr>
          <w:rFonts w:ascii="Times New Roman" w:hAnsi="Times New Roman" w:cs="Times New Roman"/>
        </w:rPr>
        <w:t>. The random forest's output for classification problems is the class that the greatest number of trees chose. An extension algorithm was developed by who registered "Random Forests" as a trademark in 2006.). Tin Kam Ho developed the first algorithm of random decision utilising the random subspace approach in 1995.</w:t>
      </w:r>
    </w:p>
    <w:p w14:paraId="0323A14B" w14:textId="77777777" w:rsidR="004A1174" w:rsidRDefault="004A1174" w:rsidP="004A1174"/>
    <w:p w14:paraId="08EF5B38" w14:textId="52358A90" w:rsidR="004A1174" w:rsidRPr="00B302C9" w:rsidRDefault="00E05ABE" w:rsidP="00E05ABE">
      <w:pPr>
        <w:pStyle w:val="Heading1"/>
      </w:pPr>
      <w:bookmarkStart w:id="6" w:name="_Toc166264884"/>
      <w:r>
        <w:t xml:space="preserve">3.0 </w:t>
      </w:r>
      <w:r w:rsidR="004A1174" w:rsidRPr="00B302C9">
        <w:t>Methodology approach</w:t>
      </w:r>
      <w:bookmarkEnd w:id="6"/>
    </w:p>
    <w:p w14:paraId="618B23D3" w14:textId="77777777" w:rsidR="004A1174" w:rsidRDefault="004A1174" w:rsidP="004A1174"/>
    <w:p w14:paraId="302BA6A7" w14:textId="3AAD1F2D" w:rsidR="00B74C5E" w:rsidRDefault="004A1174" w:rsidP="004A1174">
      <w:pPr>
        <w:jc w:val="both"/>
        <w:rPr>
          <w:rFonts w:ascii="Times New Roman" w:hAnsi="Times New Roman" w:cs="Times New Roman"/>
        </w:rPr>
      </w:pPr>
      <w:r w:rsidRPr="00855751">
        <w:rPr>
          <w:rFonts w:ascii="Times New Roman" w:hAnsi="Times New Roman" w:cs="Times New Roman"/>
        </w:rPr>
        <w:t xml:space="preserve">The method used to create the dataset is described in this section, along with </w:t>
      </w:r>
      <w:r w:rsidR="00895661">
        <w:rPr>
          <w:rFonts w:ascii="Times New Roman" w:hAnsi="Times New Roman" w:cs="Times New Roman"/>
        </w:rPr>
        <w:t>the</w:t>
      </w:r>
      <w:r w:rsidRPr="00855751">
        <w:rPr>
          <w:rFonts w:ascii="Times New Roman" w:hAnsi="Times New Roman" w:cs="Times New Roman"/>
        </w:rPr>
        <w:t xml:space="preserve"> exploratory data analysis that highlights some pertinent issues that might make it easier for other researchers to access and utilize the dataset quickly. These issues include the imbalanced nature of the data,</w:t>
      </w:r>
      <w:r w:rsidR="00B74C5E">
        <w:rPr>
          <w:rFonts w:ascii="Times New Roman" w:hAnsi="Times New Roman" w:cs="Times New Roman"/>
        </w:rPr>
        <w:t xml:space="preserve"> below you will see the process and step which was taken in analysing and building of the model. </w:t>
      </w:r>
    </w:p>
    <w:p w14:paraId="7809A0D5" w14:textId="1E91C3F6" w:rsidR="004A1174" w:rsidRPr="00B74C5E" w:rsidRDefault="004A1174" w:rsidP="00B74C5E">
      <w:pPr>
        <w:jc w:val="both"/>
        <w:rPr>
          <w:rFonts w:ascii="Times New Roman" w:hAnsi="Times New Roman" w:cs="Times New Roman"/>
        </w:rPr>
      </w:pPr>
      <w:r w:rsidRPr="00855751">
        <w:rPr>
          <w:rFonts w:ascii="Times New Roman" w:hAnsi="Times New Roman" w:cs="Times New Roman"/>
        </w:rPr>
        <w:t xml:space="preserve"> </w:t>
      </w:r>
    </w:p>
    <w:p w14:paraId="246C13E7" w14:textId="77777777" w:rsidR="004A1174" w:rsidRPr="00273617" w:rsidRDefault="004A1174" w:rsidP="004A1174">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649E87B4" wp14:editId="30C8F41C">
                <wp:simplePos x="0" y="0"/>
                <wp:positionH relativeFrom="column">
                  <wp:posOffset>-178435</wp:posOffset>
                </wp:positionH>
                <wp:positionV relativeFrom="paragraph">
                  <wp:posOffset>182063</wp:posOffset>
                </wp:positionV>
                <wp:extent cx="1217023" cy="664936"/>
                <wp:effectExtent l="12700" t="12700" r="15240" b="8255"/>
                <wp:wrapNone/>
                <wp:docPr id="83615493" name="Rectangle 1"/>
                <wp:cNvGraphicFramePr/>
                <a:graphic xmlns:a="http://schemas.openxmlformats.org/drawingml/2006/main">
                  <a:graphicData uri="http://schemas.microsoft.com/office/word/2010/wordprocessingShape">
                    <wps:wsp>
                      <wps:cNvSpPr/>
                      <wps:spPr>
                        <a:xfrm>
                          <a:off x="0" y="0"/>
                          <a:ext cx="1217023" cy="664936"/>
                        </a:xfrm>
                        <a:prstGeom prst="rect">
                          <a:avLst/>
                        </a:prstGeom>
                        <a:ln/>
                      </wps:spPr>
                      <wps:style>
                        <a:lnRef idx="2">
                          <a:schemeClr val="dk1"/>
                        </a:lnRef>
                        <a:fillRef idx="1">
                          <a:schemeClr val="lt1"/>
                        </a:fillRef>
                        <a:effectRef idx="0">
                          <a:schemeClr val="dk1"/>
                        </a:effectRef>
                        <a:fontRef idx="minor">
                          <a:schemeClr val="dk1"/>
                        </a:fontRef>
                      </wps:style>
                      <wps:txbx>
                        <w:txbxContent>
                          <w:p w14:paraId="18AB6281" w14:textId="77777777" w:rsidR="004A1174" w:rsidRPr="00D9175B" w:rsidRDefault="004A1174" w:rsidP="004A1174">
                            <w:pPr>
                              <w:jc w:val="center"/>
                              <w:rPr>
                                <w:b/>
                                <w:bCs/>
                              </w:rPr>
                            </w:pPr>
                            <w:r>
                              <w:rPr>
                                <w:b/>
                                <w:bCs/>
                              </w:rPr>
                              <w:t xml:space="preserve">IMPORTING </w:t>
                            </w:r>
                            <w:r w:rsidRPr="00D9175B">
                              <w:rPr>
                                <w:b/>
                                <w:bCs/>
                              </w:rPr>
                              <w:t>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9E87B4" id="Rectangle 1" o:spid="_x0000_s1026" style="position:absolute;margin-left:-14.05pt;margin-top:14.35pt;width:95.85pt;height:5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VnXHUQIAAPYEAAAOAAAAZHJzL2Uyb0RvYy54bWysVMFu2zAMvQ/YPwi6r47TLF2DOkWQosOA&#13;&#10;og3aDj0rstQYk0WNUmJnXz9KdpyiC3YYdpEp8ZEUnx59dd3Whu0U+gpswfOzEWfKSigr+1rw78+3&#13;&#10;n75w5oOwpTBgVcH3yvPr+ccPV42bqTFswJQKGSWxfta4gm9CcLMs83KjauHPwClLTg1Yi0BbfM1K&#13;&#10;FA1lr002Ho2mWQNYOgSpvKfTm87J5ym/1kqGB629CswUnO4W0oppXcc1m1+J2SsKt6lkfw3xD7eo&#13;&#10;RWWp6JDqRgTBtlj9kaquJIIHHc4k1BloXUmVeqBu8tG7bp42wqnUC5Hj3UCT/39p5f3uya2QaGic&#13;&#10;n3kyYxetxjp+6X6sTWTtB7JUG5ikw3ycX4zG55xJ8k2nk8vzaWQzO0Y79OGrgppFo+BIj5E4Ers7&#13;&#10;HzroARKLGRvPjtdIVtgb1TkflWZVSYXHKUlSiFoaZDtBb1v+yPvqxhIyhujKmCEoPxVkwiGox8Yw&#13;&#10;lVQzBI5OBR6rDehUEWwYAuvKAv49WHf4Q9ddr7Ht0K7b/knWUO5XyBA66Xonbyui8074sBJIWiVV&#13;&#10;0/yFB1q0gabg0FucbQB/nTqPeJIQeTlrSPsF9z+3AhVn5pslcV3mk0kclrSZfL4Y0wbfetZvPXZb&#13;&#10;L4GeIKdJdzKZER/MwdQI9QuN6SJWJZewkmoXXAY8bJahm0kadKkWiwSjAXEi3NknJ2PySHCUy3P7&#13;&#10;ItD1mgqkxns4zImYvZNWh42RFhbbALpKuosUd7z21NNwJeX2P4I4vW/3CXX8Xc1/AwAA//8DAFBL&#13;&#10;AwQUAAYACAAAACEA6UHhneMAAAAPAQAADwAAAGRycy9kb3ducmV2LnhtbExPy07DMBC8I/EP1iJx&#13;&#10;a50mKA1pnKricQJRUThwdOMlibDXke0m6d/jnuCy2tXMzqPazkazEZ3vLQlYLRNgSI1VPbUCPj+e&#13;&#10;FwUwHyQpqS2hgDN62NbXV5UslZ3oHcdDaFkUIV9KAV0IQ8m5bzo00i/tgBSxb+uMDPF0LVdOTlHc&#13;&#10;aJ4mSc6N7Ck6dHLAhw6bn8PJCLD7/qx37v5tfMX118s+JNOcPwlxezM/buLYbYAFnMPfB1w6xPxQ&#13;&#10;x2BHeyLlmRawSItVpApIizWwCyHPcmDHuGTZHfC64v971L8AAAD//wMAUEsBAi0AFAAGAAgAAAAh&#13;&#10;ALaDOJL+AAAA4QEAABMAAAAAAAAAAAAAAAAAAAAAAFtDb250ZW50X1R5cGVzXS54bWxQSwECLQAU&#13;&#10;AAYACAAAACEAOP0h/9YAAACUAQAACwAAAAAAAAAAAAAAAAAvAQAAX3JlbHMvLnJlbHNQSwECLQAU&#13;&#10;AAYACAAAACEAmFZ1x1ECAAD2BAAADgAAAAAAAAAAAAAAAAAuAgAAZHJzL2Uyb0RvYy54bWxQSwEC&#13;&#10;LQAUAAYACAAAACEA6UHhneMAAAAPAQAADwAAAAAAAAAAAAAAAACrBAAAZHJzL2Rvd25yZXYueG1s&#13;&#10;UEsFBgAAAAAEAAQA8wAAALsFAAAAAA==&#13;&#10;" fillcolor="white [3201]" strokecolor="black [3200]" strokeweight="1pt">
                <v:textbox>
                  <w:txbxContent>
                    <w:p w14:paraId="18AB6281" w14:textId="77777777" w:rsidR="004A1174" w:rsidRPr="00D9175B" w:rsidRDefault="004A1174" w:rsidP="004A1174">
                      <w:pPr>
                        <w:jc w:val="center"/>
                        <w:rPr>
                          <w:b/>
                          <w:bCs/>
                        </w:rPr>
                      </w:pPr>
                      <w:r>
                        <w:rPr>
                          <w:b/>
                          <w:bCs/>
                        </w:rPr>
                        <w:t xml:space="preserve">IMPORTING </w:t>
                      </w:r>
                      <w:r w:rsidRPr="00D9175B">
                        <w:rPr>
                          <w:b/>
                          <w:bCs/>
                        </w:rPr>
                        <w:t>DATASET</w:t>
                      </w:r>
                    </w:p>
                  </w:txbxContent>
                </v:textbox>
              </v:rect>
            </w:pict>
          </mc:Fallback>
        </mc:AlternateContent>
      </w:r>
    </w:p>
    <w:p w14:paraId="614441FC" w14:textId="77777777" w:rsidR="004A1174" w:rsidRDefault="004A1174" w:rsidP="004A1174">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65408" behindDoc="0" locked="0" layoutInCell="1" allowOverlap="1" wp14:anchorId="2849A958" wp14:editId="2CF26046">
                <wp:simplePos x="0" y="0"/>
                <wp:positionH relativeFrom="column">
                  <wp:posOffset>4850130</wp:posOffset>
                </wp:positionH>
                <wp:positionV relativeFrom="paragraph">
                  <wp:posOffset>9982</wp:posOffset>
                </wp:positionV>
                <wp:extent cx="1171575" cy="600075"/>
                <wp:effectExtent l="0" t="0" r="28575" b="28575"/>
                <wp:wrapNone/>
                <wp:docPr id="1588430639" name="Rectangle 1"/>
                <wp:cNvGraphicFramePr/>
                <a:graphic xmlns:a="http://schemas.openxmlformats.org/drawingml/2006/main">
                  <a:graphicData uri="http://schemas.microsoft.com/office/word/2010/wordprocessingShape">
                    <wps:wsp>
                      <wps:cNvSpPr/>
                      <wps:spPr>
                        <a:xfrm>
                          <a:off x="0" y="0"/>
                          <a:ext cx="1171575" cy="600075"/>
                        </a:xfrm>
                        <a:prstGeom prst="rect">
                          <a:avLst/>
                        </a:prstGeom>
                        <a:ln/>
                      </wps:spPr>
                      <wps:style>
                        <a:lnRef idx="2">
                          <a:schemeClr val="dk1"/>
                        </a:lnRef>
                        <a:fillRef idx="1">
                          <a:schemeClr val="lt1"/>
                        </a:fillRef>
                        <a:effectRef idx="0">
                          <a:schemeClr val="dk1"/>
                        </a:effectRef>
                        <a:fontRef idx="minor">
                          <a:schemeClr val="dk1"/>
                        </a:fontRef>
                      </wps:style>
                      <wps:txbx>
                        <w:txbxContent>
                          <w:p w14:paraId="01EEBDD8" w14:textId="77777777" w:rsidR="004A1174" w:rsidRPr="00D9175B" w:rsidRDefault="004A1174" w:rsidP="004A1174">
                            <w:pPr>
                              <w:jc w:val="center"/>
                              <w:rPr>
                                <w:b/>
                                <w:bCs/>
                              </w:rPr>
                            </w:pPr>
                            <w:r w:rsidRPr="00D9175B">
                              <w:rPr>
                                <w:b/>
                                <w:bCs/>
                              </w:rPr>
                              <w:t>TRAINING AND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9A958" id="_x0000_s1027" style="position:absolute;margin-left:381.9pt;margin-top:.8pt;width:92.25pt;height:47.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fYosUwIAAP0EAAAOAAAAZHJzL2Uyb0RvYy54bWysVMFu2zAMvQ/YPwi6r7aDptmCOkXQosOA&#13;&#10;og3aDj0rstQYk0WNUmJnXz9KdpyiC3YYdpEp8T1SpB59edU1hu0U+hpsyYuznDNlJVS1fS359+fb&#13;&#10;T58580HYShiwquR75fnV4uOHy9bN1QQ2YCqFjIJYP29dyTchuHmWeblRjfBn4JQlpwZsRKAtvmYV&#13;&#10;ipaiNyab5PlF1gJWDkEq7+n0pnfyRYqvtZLhQWuvAjMlp7uFtGJa13HNFpdi/orCbWo5XEP8wy0a&#13;&#10;UVtKOoa6EUGwLdZ/hGpqieBBhzMJTQZa11KlGqiaIn9XzdNGOJVqoeZ4N7bJ/7+w8n735FZIbWid&#13;&#10;n3syYxWdxiZ+6X6sS83aj81SXWCSDotiVkxnU84k+S7yPCebwmRHtkMfvipoWDRKjvQYqUdid+dD&#13;&#10;Dz1AYjJj49nxGskKe6N656PSrK4o8SQFSQpR1wbZTtDbVj+KIbuxhIwUXRszkopTJBMOpAEbaSqp&#13;&#10;ZiTmp4jHbCM6ZQQbRmJTW8C/k3WPP1Td1xrLDt26o2KpybGoeLKGar9ChtAr2Dt5W1NX74QPK4Ek&#13;&#10;WRI3jWF4oEUbaEsOg8XZBvDXqfOIJyWRl7OWRqDk/udWoOLMfLOksS/F+XmcmbQ5n84mtMG3nvVb&#13;&#10;j90210AvUdDAO5nMiA/mYGqE5oWmdRmzkktYSblLLgMeNtehH02ad6mWywSjOXEi3NknJ2Pw2Oeo&#13;&#10;mufuRaAbpBVIlPdwGBcxf6ewHhuZFpbbALpO8jv2dXgBmrEk4OF/EIf47T6hjn+txW8AAAD//wMA&#13;&#10;UEsDBBQABgAIAAAAIQBwPp9q4gAAAA0BAAAPAAAAZHJzL2Rvd25yZXYueG1sTI/NTsMwEITvSLyD&#13;&#10;tUjcqFOK0jaNU1X8nEBUFA4c3XhJIux1ZLtJ+vYsJ7isdjWa2W/K7eSsGDDEzpOC+SwDgVR701Gj&#13;&#10;4OP96WYFIiZNRltPqOCMEbbV5UWpC+NHesPhkBrBIRQLraBNqS+kjHWLTseZ75FY+/LB6cRnaKQJ&#13;&#10;euRwZ+VtluXS6Y74Q6t7vG+x/j6cnAK/7852F9avwwsuP5/3KRun/FGp66vpYcNjtwGRcEp/Dvjt&#13;&#10;wPxQMdjRn8hEYRUs8wXzJxZyEKyv71YLEEde8jnIqpT/W1Q/AAAA//8DAFBLAQItABQABgAIAAAA&#13;&#10;IQC2gziS/gAAAOEBAAATAAAAAAAAAAAAAAAAAAAAAABbQ29udGVudF9UeXBlc10ueG1sUEsBAi0A&#13;&#10;FAAGAAgAAAAhADj9If/WAAAAlAEAAAsAAAAAAAAAAAAAAAAALwEAAF9yZWxzLy5yZWxzUEsBAi0A&#13;&#10;FAAGAAgAAAAhAOx9iixTAgAA/QQAAA4AAAAAAAAAAAAAAAAALgIAAGRycy9lMm9Eb2MueG1sUEsB&#13;&#10;Ai0AFAAGAAgAAAAhAHA+n2riAAAADQEAAA8AAAAAAAAAAAAAAAAArQQAAGRycy9kb3ducmV2Lnht&#13;&#10;bFBLBQYAAAAABAAEAPMAAAC8BQAAAAA=&#13;&#10;" fillcolor="white [3201]" strokecolor="black [3200]" strokeweight="1pt">
                <v:textbox>
                  <w:txbxContent>
                    <w:p w14:paraId="01EEBDD8" w14:textId="77777777" w:rsidR="004A1174" w:rsidRPr="00D9175B" w:rsidRDefault="004A1174" w:rsidP="004A1174">
                      <w:pPr>
                        <w:jc w:val="center"/>
                        <w:rPr>
                          <w:b/>
                          <w:bCs/>
                        </w:rPr>
                      </w:pPr>
                      <w:r w:rsidRPr="00D9175B">
                        <w:rPr>
                          <w:b/>
                          <w:bCs/>
                        </w:rPr>
                        <w:t>TRAINING AND TESTING</w:t>
                      </w:r>
                    </w:p>
                  </w:txbxContent>
                </v:textbox>
              </v:rect>
            </w:pict>
          </mc:Fallback>
        </mc:AlternateContent>
      </w:r>
      <w:r>
        <w:rPr>
          <w:rFonts w:ascii="Times New Roman" w:hAnsi="Times New Roman" w:cs="Times New Roman"/>
          <w:b/>
          <w:noProof/>
        </w:rPr>
        <mc:AlternateContent>
          <mc:Choice Requires="wps">
            <w:drawing>
              <wp:anchor distT="0" distB="0" distL="114300" distR="114300" simplePos="0" relativeHeight="251666432" behindDoc="0" locked="0" layoutInCell="1" allowOverlap="1" wp14:anchorId="696425F5" wp14:editId="4211219D">
                <wp:simplePos x="0" y="0"/>
                <wp:positionH relativeFrom="column">
                  <wp:posOffset>1133475</wp:posOffset>
                </wp:positionH>
                <wp:positionV relativeFrom="paragraph">
                  <wp:posOffset>295275</wp:posOffset>
                </wp:positionV>
                <wp:extent cx="371475" cy="9525"/>
                <wp:effectExtent l="0" t="57150" r="28575" b="85725"/>
                <wp:wrapNone/>
                <wp:docPr id="1315536162" name="Straight Arrow Connector 2"/>
                <wp:cNvGraphicFramePr/>
                <a:graphic xmlns:a="http://schemas.openxmlformats.org/drawingml/2006/main">
                  <a:graphicData uri="http://schemas.microsoft.com/office/word/2010/wordprocessingShape">
                    <wps:wsp>
                      <wps:cNvCnPr/>
                      <wps:spPr>
                        <a:xfrm>
                          <a:off x="0" y="0"/>
                          <a:ext cx="3714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F960F1B" id="_x0000_t32" coordsize="21600,21600" o:spt="32" o:oned="t" path="m,l21600,21600e" filled="f">
                <v:path arrowok="t" fillok="f" o:connecttype="none"/>
                <o:lock v:ext="edit" shapetype="t"/>
              </v:shapetype>
              <v:shape id="Straight Arrow Connector 2" o:spid="_x0000_s1026" type="#_x0000_t32" style="position:absolute;margin-left:89.25pt;margin-top:23.25pt;width:29.25pt;height:.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lNNuugEAAMEDAAAOAAAAZHJzL2Uyb0RvYy54bWysU9uO0zAQfUfiHyy/0ySFshA13Ycu8IJg&#13;&#10;tcAHeJ1xYuHY1nhokr/HdtoUcZEQ4mXiy5yZc44n+9tpMOwEGLSzDa82JWdgpWu17Rr+5fPbZ684&#13;&#10;CyRsK4yz0PAZAr89PH2yH30NW9c70wKyWMSGevQN74l8XRRB9jCIsHEebLxUDgdBcYtd0aIYY/XB&#13;&#10;FNuyfFmMDluPTkII8fRuueSHXF8pkPRRqQDETMMjN8oRc3xMsTjsRd2h8L2WZxriH1gMQtvYdC11&#13;&#10;J0iwb6h/KTVoiS44RRvphsIppSVkDVFNVf6k5lMvPGQt0ZzgV5vC/ysrP5yO9h6jDaMPdfD3mFRM&#13;&#10;Cof0jfzYlM2aV7NgIibj4fOb6sXNjjMZr17vtrtkZXGFegz0DtzA0qLhgVDorqejszY+isMq2yVO&#13;&#10;7wMtwAsg9TU2RRLavLEto9nHySHUwnYGzn1SSnHlnFc0G1jgD6CYbiPLpU0eJzgaZCcRB6H9Wq1V&#13;&#10;YmaCKG3MCioztz+CzrkJBnnE/ha4ZueOztIKHLR1+LuuNF2oqiX/onrRmmQ/unbOL5jtiHOS3+E8&#13;&#10;02kQf9xn+PXPO3wHAAD//wMAUEsDBBQABgAIAAAAIQDb/nS34QAAAA4BAAAPAAAAZHJzL2Rvd25y&#13;&#10;ZXYueG1sTE9NT8MwDL0j8R8iI3FjKQPW0jWdEB/HaWKdEMesdZuKxKmadCv/HnOCi61nPz+/V2xm&#13;&#10;Z8UJx9B7UnC7SEAg1b7pqVNwqN5uMhAhamq09YQKvjHApry8KHTe+DO942kfO8EiFHKtwMQ45FKG&#13;&#10;2qDTYeEHJN61fnQ6Mhw72Yz6zOLOymWSrKTTPfEHowd8Nlh/7SenoK26Q/35msnJtru0+jCPZltt&#13;&#10;lbq+ml/WXJ7WICLO8e8CfjOwfyjZ2NFP1ARhGafZA1MV3K+4M2F5l3LCIw+yBGRZyP8xyh8AAAD/&#13;&#10;/wMAUEsBAi0AFAAGAAgAAAAhALaDOJL+AAAA4QEAABMAAAAAAAAAAAAAAAAAAAAAAFtDb250ZW50&#13;&#10;X1R5cGVzXS54bWxQSwECLQAUAAYACAAAACEAOP0h/9YAAACUAQAACwAAAAAAAAAAAAAAAAAvAQAA&#13;&#10;X3JlbHMvLnJlbHNQSwECLQAUAAYACAAAACEAFJTTbroBAADBAwAADgAAAAAAAAAAAAAAAAAuAgAA&#13;&#10;ZHJzL2Uyb0RvYy54bWxQSwECLQAUAAYACAAAACEA2/50t+EAAAAOAQAADwAAAAAAAAAAAAAAAAAU&#13;&#10;BAAAZHJzL2Rvd25yZXYueG1sUEsFBgAAAAAEAAQA8wAAACIFAAAAAA==&#13;&#10;" strokecolor="black [3200]" strokeweight=".5pt">
                <v:stroke endarrow="block" joinstyle="miter"/>
              </v:shape>
            </w:pict>
          </mc:Fallback>
        </mc:AlternateContent>
      </w:r>
      <w:r>
        <w:rPr>
          <w:rFonts w:ascii="Times New Roman" w:hAnsi="Times New Roman" w:cs="Times New Roman"/>
          <w:b/>
          <w:noProof/>
        </w:rPr>
        <mc:AlternateContent>
          <mc:Choice Requires="wps">
            <w:drawing>
              <wp:anchor distT="0" distB="0" distL="114300" distR="114300" simplePos="0" relativeHeight="251661312" behindDoc="0" locked="0" layoutInCell="1" allowOverlap="1" wp14:anchorId="2643564F" wp14:editId="0052D91D">
                <wp:simplePos x="0" y="0"/>
                <wp:positionH relativeFrom="column">
                  <wp:posOffset>3133725</wp:posOffset>
                </wp:positionH>
                <wp:positionV relativeFrom="paragraph">
                  <wp:posOffset>9525</wp:posOffset>
                </wp:positionV>
                <wp:extent cx="1228725" cy="800100"/>
                <wp:effectExtent l="0" t="0" r="28575" b="19050"/>
                <wp:wrapNone/>
                <wp:docPr id="353838333" name="Rectangle 1"/>
                <wp:cNvGraphicFramePr/>
                <a:graphic xmlns:a="http://schemas.openxmlformats.org/drawingml/2006/main">
                  <a:graphicData uri="http://schemas.microsoft.com/office/word/2010/wordprocessingShape">
                    <wps:wsp>
                      <wps:cNvSpPr/>
                      <wps:spPr>
                        <a:xfrm>
                          <a:off x="0" y="0"/>
                          <a:ext cx="1228725" cy="800100"/>
                        </a:xfrm>
                        <a:prstGeom prst="rect">
                          <a:avLst/>
                        </a:prstGeom>
                        <a:ln/>
                      </wps:spPr>
                      <wps:style>
                        <a:lnRef idx="2">
                          <a:schemeClr val="dk1"/>
                        </a:lnRef>
                        <a:fillRef idx="1">
                          <a:schemeClr val="lt1"/>
                        </a:fillRef>
                        <a:effectRef idx="0">
                          <a:schemeClr val="dk1"/>
                        </a:effectRef>
                        <a:fontRef idx="minor">
                          <a:schemeClr val="dk1"/>
                        </a:fontRef>
                      </wps:style>
                      <wps:txbx>
                        <w:txbxContent>
                          <w:p w14:paraId="3EF5A5D1" w14:textId="75C5EC42" w:rsidR="004A1174" w:rsidRDefault="004A1174" w:rsidP="004A1174">
                            <w:pPr>
                              <w:jc w:val="center"/>
                            </w:pPr>
                            <w:r w:rsidRPr="00D9175B">
                              <w:rPr>
                                <w:b/>
                                <w:bCs/>
                              </w:rPr>
                              <w:t>EXPLORE THE DATA</w:t>
                            </w:r>
                            <w:r w:rsidRPr="00D9175B">
                              <w:rPr>
                                <w:b/>
                                <w:bCs/>
                              </w:rPr>
                              <w:br/>
                            </w:r>
                            <w:r>
                              <w:rPr>
                                <w:b/>
                                <w:bCs/>
                                <w:sz w:val="18"/>
                                <w:szCs w:val="18"/>
                              </w:rPr>
                              <w:t>(factor, corr</w:t>
                            </w:r>
                            <w:r w:rsidR="005C3B96">
                              <w:rPr>
                                <w:b/>
                                <w:bCs/>
                                <w:sz w:val="18"/>
                                <w:szCs w:val="18"/>
                              </w:rPr>
                              <w:t>ela</w:t>
                            </w:r>
                            <w:r>
                              <w:rPr>
                                <w:b/>
                                <w:bCs/>
                                <w:sz w:val="18"/>
                                <w:szCs w:val="18"/>
                              </w:rPr>
                              <w:t>tion, normalization</w:t>
                            </w:r>
                            <w:r>
                              <w:rPr>
                                <w:b/>
                                <w:b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3564F" id="_x0000_s1028" style="position:absolute;margin-left:246.75pt;margin-top:.75pt;width:96.75pt;height: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rD1nVQIAAP0EAAAOAAAAZHJzL2Uyb0RvYy54bWysVN9r2zAQfh/sfxB6Xxybdu1CnRJaOgal&#13;&#10;LU1HnxVZasxknXZSYmd//U6y44Qu7GHsRT7pft99n6+uu8awrUJfgy15PplypqyEqrZvJf/+cvfp&#13;&#10;kjMfhK2EAatKvlOeX88/frhq3UwVsAZTKWQUxPpZ60q+DsHNsszLtWqEn4BTlpQasBGBrviWVSha&#13;&#10;it6YrJhOP2ctYOUQpPKeXm97JZ+n+ForGR619iowU3KqLaQT07mKZza/ErM3FG5dy6EM8Q9VNKK2&#13;&#10;lHQMdSuCYBus/wjV1BLBgw4TCU0GWtdSpR6om3z6rpvlWjiVeqHheDeOyf+/sPJhu3RPSGNonZ95&#13;&#10;EmMXncYmfqk+1qVh7cZhqS4wSY95UVxeFOecSdJdTqn6NM3s4O3Qh68KGhaFkiMtI81IbO99oIxk&#13;&#10;ujeJyYyNb4cykhR2RvXKZ6VZXVHiIgVJCFE3BtlW0G6rH3ncJYU0liyji66NGZ3yU04m7J0G2+im&#13;&#10;EmpGx+kpx0O20TplBBtGx6a2gH931r39vuu+19h26FYdNRt7HTazgmr3hAyhR7B38q6mqd4LH54E&#13;&#10;EmQJ3ETD8EiHNtCWHAaJszXgr1Pv0Z6QRFrOWqJAyf3PjUDFmflmCWNf8rOzyJl0OTu/KOiCx5rV&#13;&#10;scZumhugTeREeCeTGO2D2YsaoXklti5iVlIJKyl3yWXA/eUm9NQkvku1WCQz4okT4d4unYzB45wj&#13;&#10;al66V4FugFYgUD7Ani5i9g5hvW30tLDYBNB1gl+cdD/XYQPEsQSh4X8QSXx8T1aHv9b8NwAAAP//&#13;&#10;AwBQSwMEFAAGAAgAAAAhACSBy5TgAAAADgEAAA8AAABkcnMvZG93bnJldi54bWxMT01PwzAMvSPx&#13;&#10;HyIjcWMpg7Vb13Sa+DgxMTE4cMwa01YkTtVkbffvMSe42Hp69vsoNpOzYsA+tJ4U3M4SEEiVNy3V&#13;&#10;Cj7en2+WIELUZLT1hArOGGBTXl4UOjd+pDccDrEWLEIh1wqaGLtcylA16HSY+Q6JuS/fOx0Z9rU0&#13;&#10;vR5Z3Fk5T5JUOt0SOzS6w4cGq+/DySnw+/Zst/3qddhh9vmyj8k4pU9KXV9Nj2se2zWIiFP8+4Df&#13;&#10;DpwfSg529CcyQVgF96u7BZ8ywYv5dJlxwSPjebYAWRbyf43yBwAA//8DAFBLAQItABQABgAIAAAA&#13;&#10;IQC2gziS/gAAAOEBAAATAAAAAAAAAAAAAAAAAAAAAABbQ29udGVudF9UeXBlc10ueG1sUEsBAi0A&#13;&#10;FAAGAAgAAAAhADj9If/WAAAAlAEAAAsAAAAAAAAAAAAAAAAALwEAAF9yZWxzLy5yZWxzUEsBAi0A&#13;&#10;FAAGAAgAAAAhAAKsPWdVAgAA/QQAAA4AAAAAAAAAAAAAAAAALgIAAGRycy9lMm9Eb2MueG1sUEsB&#13;&#10;Ai0AFAAGAAgAAAAhACSBy5TgAAAADgEAAA8AAAAAAAAAAAAAAAAArwQAAGRycy9kb3ducmV2Lnht&#13;&#10;bFBLBQYAAAAABAAEAPMAAAC8BQAAAAA=&#13;&#10;" fillcolor="white [3201]" strokecolor="black [3200]" strokeweight="1pt">
                <v:textbox>
                  <w:txbxContent>
                    <w:p w14:paraId="3EF5A5D1" w14:textId="75C5EC42" w:rsidR="004A1174" w:rsidRDefault="004A1174" w:rsidP="004A1174">
                      <w:pPr>
                        <w:jc w:val="center"/>
                      </w:pPr>
                      <w:r w:rsidRPr="00D9175B">
                        <w:rPr>
                          <w:b/>
                          <w:bCs/>
                        </w:rPr>
                        <w:t>EXPLORE THE DATA</w:t>
                      </w:r>
                      <w:r w:rsidRPr="00D9175B">
                        <w:rPr>
                          <w:b/>
                          <w:bCs/>
                        </w:rPr>
                        <w:br/>
                      </w:r>
                      <w:r>
                        <w:rPr>
                          <w:b/>
                          <w:bCs/>
                          <w:sz w:val="18"/>
                          <w:szCs w:val="18"/>
                        </w:rPr>
                        <w:t>(factor, corr</w:t>
                      </w:r>
                      <w:r w:rsidR="005C3B96">
                        <w:rPr>
                          <w:b/>
                          <w:bCs/>
                          <w:sz w:val="18"/>
                          <w:szCs w:val="18"/>
                        </w:rPr>
                        <w:t>ela</w:t>
                      </w:r>
                      <w:r>
                        <w:rPr>
                          <w:b/>
                          <w:bCs/>
                          <w:sz w:val="18"/>
                          <w:szCs w:val="18"/>
                        </w:rPr>
                        <w:t>tion, normalization</w:t>
                      </w:r>
                      <w:r>
                        <w:rPr>
                          <w:b/>
                          <w:bCs/>
                        </w:rPr>
                        <w:t>)</w:t>
                      </w:r>
                    </w:p>
                  </w:txbxContent>
                </v:textbox>
              </v:rect>
            </w:pict>
          </mc:Fallback>
        </mc:AlternateContent>
      </w:r>
      <w:r>
        <w:rPr>
          <w:rFonts w:ascii="Times New Roman" w:hAnsi="Times New Roman" w:cs="Times New Roman"/>
          <w:b/>
          <w:noProof/>
        </w:rPr>
        <mc:AlternateContent>
          <mc:Choice Requires="wps">
            <w:drawing>
              <wp:anchor distT="0" distB="0" distL="114300" distR="114300" simplePos="0" relativeHeight="251660288" behindDoc="0" locked="0" layoutInCell="1" allowOverlap="1" wp14:anchorId="055FDACC" wp14:editId="49596C7F">
                <wp:simplePos x="0" y="0"/>
                <wp:positionH relativeFrom="column">
                  <wp:posOffset>1533525</wp:posOffset>
                </wp:positionH>
                <wp:positionV relativeFrom="paragraph">
                  <wp:posOffset>9525</wp:posOffset>
                </wp:positionV>
                <wp:extent cx="1171575" cy="800100"/>
                <wp:effectExtent l="0" t="0" r="28575" b="19050"/>
                <wp:wrapNone/>
                <wp:docPr id="855911681" name="Rectangle 1"/>
                <wp:cNvGraphicFramePr/>
                <a:graphic xmlns:a="http://schemas.openxmlformats.org/drawingml/2006/main">
                  <a:graphicData uri="http://schemas.microsoft.com/office/word/2010/wordprocessingShape">
                    <wps:wsp>
                      <wps:cNvSpPr/>
                      <wps:spPr>
                        <a:xfrm>
                          <a:off x="0" y="0"/>
                          <a:ext cx="1171575" cy="800100"/>
                        </a:xfrm>
                        <a:prstGeom prst="rect">
                          <a:avLst/>
                        </a:prstGeom>
                        <a:ln/>
                      </wps:spPr>
                      <wps:style>
                        <a:lnRef idx="2">
                          <a:schemeClr val="dk1"/>
                        </a:lnRef>
                        <a:fillRef idx="1">
                          <a:schemeClr val="lt1"/>
                        </a:fillRef>
                        <a:effectRef idx="0">
                          <a:schemeClr val="dk1"/>
                        </a:effectRef>
                        <a:fontRef idx="minor">
                          <a:schemeClr val="dk1"/>
                        </a:fontRef>
                      </wps:style>
                      <wps:txbx>
                        <w:txbxContent>
                          <w:p w14:paraId="70E70C0E" w14:textId="77777777" w:rsidR="004A1174" w:rsidRPr="003D2602" w:rsidRDefault="004A1174" w:rsidP="004A1174">
                            <w:pPr>
                              <w:jc w:val="center"/>
                              <w:rPr>
                                <w:sz w:val="18"/>
                                <w:szCs w:val="18"/>
                              </w:rPr>
                            </w:pPr>
                            <w:r w:rsidRPr="00D9175B">
                              <w:rPr>
                                <w:b/>
                                <w:bCs/>
                              </w:rPr>
                              <w:t>CLEAN THE DATASET</w:t>
                            </w:r>
                            <w:r>
                              <w:br/>
                            </w:r>
                            <w:r w:rsidRPr="005C0911">
                              <w:rPr>
                                <w:b/>
                                <w:bCs/>
                                <w:sz w:val="20"/>
                                <w:szCs w:val="20"/>
                              </w:rPr>
                              <w:t>(DATA 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FDACC" id="_x0000_s1029" style="position:absolute;margin-left:120.75pt;margin-top:.75pt;width:92.25pt;height: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G8lVQIAAP0EAAAOAAAAZHJzL2Uyb0RvYy54bWysVN9v2jAQfp+0/8Hy+whhMDrUUCGqTpNQ&#13;&#10;i0anPhvHLtEcn3c2JOyv39mBUHXVHqa9OHe+++6Xv8v1TVsbdlDoK7AFzwdDzpSVUFb2ueDfH+8+&#13;&#10;XHHmg7ClMGBVwY/K85v5+3fXjZupEezAlAoZBbF+1riC70Jwsyzzcqdq4QfglCWjBqxFIBWfsxJF&#13;&#10;Q9Frk42Gw09ZA1g6BKm8p9vbzsjnKb7WSoYHrb0KzBScagvpxHRu45nNr8XsGYXbVfJUhviHKmpR&#13;&#10;WUrah7oVQbA9Vn+EqiuJ4EGHgYQ6A60rqVIP1E0+fNXNZiecSr3QcLzrx+T/X1h5f9i4NdIYGudn&#13;&#10;nsTYRauxjl+qj7VpWMd+WKoNTNJlnk/zyXTCmSTb1ZCqT9PMLmiHPnxRULMoFBzpMdKMxGHlA2Uk&#13;&#10;17NLTGZsvLuUkaRwNKozflOaVSUlHqUgiSFqaZAdBL1t+SOPb0khjSXPCNGVMT0ofwtkwhl08o0w&#13;&#10;lVjTA4dvAS/Zeu+UEWzogXVlAf8O1p3/ueuu19h2aLctNVvwj7GpeLOF8rhGhtAx2Dt5V9FUV8KH&#13;&#10;tUCiLJGb1jA80KENNAWHk8TZDvDXW/fRn5hEVs4aWoGC+597gYoz89USxz7n43HcmaSMJ9MRKfjS&#13;&#10;sn1psft6CfQSOS28k0mM/sGcRY1QP9G2LmJWMgkrKXfBZcCzsgzdatK+S7VYJDfaEyfCym6cjMHj&#13;&#10;nCNrHtsnge5ErUCkvIfzuojZK4Z1vhFpYbEPoKtEv8tcTy9AO5YodPofxCV+qSevy19r/hsAAP//&#13;&#10;AwBQSwMEFAAGAAgAAAAhAPEZvongAAAADgEAAA8AAABkcnMvZG93bnJldi54bWxMT01PwzAMvSPx&#13;&#10;HyIjcWPpqq2Druk08XFiYmJw4Jg1pq1InKrJ2u7fY07jYuvp2e+j2EzOigH70HpSMJ8lIJAqb1qq&#13;&#10;FXx+vNzdgwhRk9HWEyo4Y4BNeX1V6Nz4kd5xOMRasAiFXCtoYuxyKUPVoNNh5jsk5r5973Rk2NfS&#13;&#10;9HpkcWdlmiSZdLoldmh0h48NVj+Hk1Pg9+3ZbvuHt2GHq6/XfUzGKXtW6vZmelrz2K5BRJzi5QP+&#13;&#10;OnB+KDnY0Z/IBGEVpIv5kk+Z4MX8Is244JFxulqCLAv5v0b5CwAA//8DAFBLAQItABQABgAIAAAA&#13;&#10;IQC2gziS/gAAAOEBAAATAAAAAAAAAAAAAAAAAAAAAABbQ29udGVudF9UeXBlc10ueG1sUEsBAi0A&#13;&#10;FAAGAAgAAAAhADj9If/WAAAAlAEAAAsAAAAAAAAAAAAAAAAALwEAAF9yZWxzLy5yZWxzUEsBAi0A&#13;&#10;FAAGAAgAAAAhAI6cbyVVAgAA/QQAAA4AAAAAAAAAAAAAAAAALgIAAGRycy9lMm9Eb2MueG1sUEsB&#13;&#10;Ai0AFAAGAAgAAAAhAPEZvongAAAADgEAAA8AAAAAAAAAAAAAAAAArwQAAGRycy9kb3ducmV2Lnht&#13;&#10;bFBLBQYAAAAABAAEAPMAAAC8BQAAAAA=&#13;&#10;" fillcolor="white [3201]" strokecolor="black [3200]" strokeweight="1pt">
                <v:textbox>
                  <w:txbxContent>
                    <w:p w14:paraId="70E70C0E" w14:textId="77777777" w:rsidR="004A1174" w:rsidRPr="003D2602" w:rsidRDefault="004A1174" w:rsidP="004A1174">
                      <w:pPr>
                        <w:jc w:val="center"/>
                        <w:rPr>
                          <w:sz w:val="18"/>
                          <w:szCs w:val="18"/>
                        </w:rPr>
                      </w:pPr>
                      <w:r w:rsidRPr="00D9175B">
                        <w:rPr>
                          <w:b/>
                          <w:bCs/>
                        </w:rPr>
                        <w:t>CLEAN THE DATASET</w:t>
                      </w:r>
                      <w:r>
                        <w:br/>
                      </w:r>
                      <w:r w:rsidRPr="005C0911">
                        <w:rPr>
                          <w:b/>
                          <w:bCs/>
                          <w:sz w:val="20"/>
                          <w:szCs w:val="20"/>
                        </w:rPr>
                        <w:t>(DATA CLEANING)</w:t>
                      </w:r>
                    </w:p>
                  </w:txbxContent>
                </v:textbox>
              </v:rect>
            </w:pict>
          </mc:Fallback>
        </mc:AlternateContent>
      </w:r>
    </w:p>
    <w:p w14:paraId="12A43BD0" w14:textId="77777777" w:rsidR="004A1174" w:rsidRDefault="004A1174" w:rsidP="004A1174">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68480" behindDoc="0" locked="0" layoutInCell="1" allowOverlap="1" wp14:anchorId="06A428AE" wp14:editId="62B9550E">
                <wp:simplePos x="0" y="0"/>
                <wp:positionH relativeFrom="column">
                  <wp:posOffset>4419600</wp:posOffset>
                </wp:positionH>
                <wp:positionV relativeFrom="paragraph">
                  <wp:posOffset>62230</wp:posOffset>
                </wp:positionV>
                <wp:extent cx="371475" cy="9525"/>
                <wp:effectExtent l="0" t="57150" r="28575" b="85725"/>
                <wp:wrapNone/>
                <wp:docPr id="1182290163" name="Straight Arrow Connector 2"/>
                <wp:cNvGraphicFramePr/>
                <a:graphic xmlns:a="http://schemas.openxmlformats.org/drawingml/2006/main">
                  <a:graphicData uri="http://schemas.microsoft.com/office/word/2010/wordprocessingShape">
                    <wps:wsp>
                      <wps:cNvCnPr/>
                      <wps:spPr>
                        <a:xfrm>
                          <a:off x="0" y="0"/>
                          <a:ext cx="3714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16AD4F" id="Straight Arrow Connector 2" o:spid="_x0000_s1026" type="#_x0000_t32" style="position:absolute;margin-left:348pt;margin-top:4.9pt;width:29.25pt;height:.7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lNNuugEAAMEDAAAOAAAAZHJzL2Uyb0RvYy54bWysU9uO0zAQfUfiHyy/0ySFshA13Ycu8IJg&#13;&#10;tcAHeJ1xYuHY1nhokr/HdtoUcZEQ4mXiy5yZc44n+9tpMOwEGLSzDa82JWdgpWu17Rr+5fPbZ684&#13;&#10;CyRsK4yz0PAZAr89PH2yH30NW9c70wKyWMSGevQN74l8XRRB9jCIsHEebLxUDgdBcYtd0aIYY/XB&#13;&#10;FNuyfFmMDluPTkII8fRuueSHXF8pkPRRqQDETMMjN8oRc3xMsTjsRd2h8L2WZxriH1gMQtvYdC11&#13;&#10;J0iwb6h/KTVoiS44RRvphsIppSVkDVFNVf6k5lMvPGQt0ZzgV5vC/ysrP5yO9h6jDaMPdfD3mFRM&#13;&#10;Cof0jfzYlM2aV7NgIibj4fOb6sXNjjMZr17vtrtkZXGFegz0DtzA0qLhgVDorqejszY+isMq2yVO&#13;&#10;7wMtwAsg9TU2RRLavLEto9nHySHUwnYGzn1SSnHlnFc0G1jgD6CYbiPLpU0eJzgaZCcRB6H9Wq1V&#13;&#10;YmaCKG3MCioztz+CzrkJBnnE/ha4ZueOztIKHLR1+LuuNF2oqiX/onrRmmQ/unbOL5jtiHOS3+E8&#13;&#10;02kQf9xn+PXPO3wHAAD//wMAUEsDBBQABgAIAAAAIQDsnRSU4wAAAA0BAAAPAAAAZHJzL2Rvd25y&#13;&#10;ZXYueG1sTI/NTsMwEITvSH0Haytxo06Bpk0ap0L8HKuKpkIc3diJI+x1FDtteHuWE1xWWs3s7HzF&#13;&#10;bnKWXfQQOo8ClosEmMbaqw5bAafq7W4DLESJSlqPWsC3DrArZzeFzJW/4ru+HGPLKARDLgWYGPuc&#13;&#10;81Ab7WRY+F4jaY0fnIy0Di1Xg7xSuLP8PklS7mSH9MHIXj8bXX8dRyegqdpT/fm64aNtDuvqw2Rm&#13;&#10;X+2FuJ1PL1saT1tgUU/x7wJ+Gag/lFTs7EdUgVkBaZYSUBSQEQbp69XjCtiZjMsH4GXB/1OUPwAA&#13;&#10;AP//AwBQSwECLQAUAAYACAAAACEAtoM4kv4AAADhAQAAEwAAAAAAAAAAAAAAAAAAAAAAW0NvbnRl&#13;&#10;bnRfVHlwZXNdLnhtbFBLAQItABQABgAIAAAAIQA4/SH/1gAAAJQBAAALAAAAAAAAAAAAAAAAAC8B&#13;&#10;AABfcmVscy8ucmVsc1BLAQItABQABgAIAAAAIQAUlNNuugEAAMEDAAAOAAAAAAAAAAAAAAAAAC4C&#13;&#10;AABkcnMvZTJvRG9jLnhtbFBLAQItABQABgAIAAAAIQDsnRSU4wAAAA0BAAAPAAAAAAAAAAAAAAAA&#13;&#10;ABQEAABkcnMvZG93bnJldi54bWxQSwUGAAAAAAQABADzAAAAJAUAAAAA&#13;&#10;" strokecolor="black [3200]" strokeweight=".5pt">
                <v:stroke endarrow="block" joinstyle="miter"/>
              </v:shape>
            </w:pict>
          </mc:Fallback>
        </mc:AlternateContent>
      </w:r>
      <w:r>
        <w:rPr>
          <w:rFonts w:ascii="Times New Roman" w:hAnsi="Times New Roman" w:cs="Times New Roman"/>
          <w:b/>
          <w:noProof/>
        </w:rPr>
        <mc:AlternateContent>
          <mc:Choice Requires="wps">
            <w:drawing>
              <wp:anchor distT="0" distB="0" distL="114300" distR="114300" simplePos="0" relativeHeight="251667456" behindDoc="0" locked="0" layoutInCell="1" allowOverlap="1" wp14:anchorId="7B00DC9D" wp14:editId="6B1C6DC4">
                <wp:simplePos x="0" y="0"/>
                <wp:positionH relativeFrom="column">
                  <wp:posOffset>2743200</wp:posOffset>
                </wp:positionH>
                <wp:positionV relativeFrom="paragraph">
                  <wp:posOffset>24130</wp:posOffset>
                </wp:positionV>
                <wp:extent cx="371475" cy="9525"/>
                <wp:effectExtent l="0" t="57150" r="28575" b="85725"/>
                <wp:wrapNone/>
                <wp:docPr id="525633155" name="Straight Arrow Connector 2"/>
                <wp:cNvGraphicFramePr/>
                <a:graphic xmlns:a="http://schemas.openxmlformats.org/drawingml/2006/main">
                  <a:graphicData uri="http://schemas.microsoft.com/office/word/2010/wordprocessingShape">
                    <wps:wsp>
                      <wps:cNvCnPr/>
                      <wps:spPr>
                        <a:xfrm>
                          <a:off x="0" y="0"/>
                          <a:ext cx="3714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0D5E2B" id="Straight Arrow Connector 2" o:spid="_x0000_s1026" type="#_x0000_t32" style="position:absolute;margin-left:3in;margin-top:1.9pt;width:29.25pt;height:.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lNNuugEAAMEDAAAOAAAAZHJzL2Uyb0RvYy54bWysU9uO0zAQfUfiHyy/0ySFshA13Ycu8IJg&#13;&#10;tcAHeJ1xYuHY1nhokr/HdtoUcZEQ4mXiy5yZc44n+9tpMOwEGLSzDa82JWdgpWu17Rr+5fPbZ684&#13;&#10;CyRsK4yz0PAZAr89PH2yH30NW9c70wKyWMSGevQN74l8XRRB9jCIsHEebLxUDgdBcYtd0aIYY/XB&#13;&#10;FNuyfFmMDluPTkII8fRuueSHXF8pkPRRqQDETMMjN8oRc3xMsTjsRd2h8L2WZxriH1gMQtvYdC11&#13;&#10;J0iwb6h/KTVoiS44RRvphsIppSVkDVFNVf6k5lMvPGQt0ZzgV5vC/ysrP5yO9h6jDaMPdfD3mFRM&#13;&#10;Cof0jfzYlM2aV7NgIibj4fOb6sXNjjMZr17vtrtkZXGFegz0DtzA0qLhgVDorqejszY+isMq2yVO&#13;&#10;7wMtwAsg9TU2RRLavLEto9nHySHUwnYGzn1SSnHlnFc0G1jgD6CYbiPLpU0eJzgaZCcRB6H9Wq1V&#13;&#10;YmaCKG3MCioztz+CzrkJBnnE/ha4ZueOztIKHLR1+LuuNF2oqiX/onrRmmQ/unbOL5jtiHOS3+E8&#13;&#10;02kQf9xn+PXPO3wHAAD//wMAUEsDBBQABgAIAAAAIQCFkc6D4gAAAAwBAAAPAAAAZHJzL2Rvd25y&#13;&#10;ZXYueG1sTI/NTsMwEITvSLyDtUjcqEPTQpvGqRA/x6qiqRBHN9nEEfY6ip02vD3LCS4jrUY7M1++&#13;&#10;nZwVZxxC50nB/SwBgVT5uqNWwbF8u1uBCFFTra0nVPCNAbbF9VWus9pf6B3Ph9gKDqGQaQUmxj6T&#13;&#10;MlQGnQ4z3yOx1/jB6cjn0Mp60BcOd1bOk+RBOt0RNxjd47PB6uswOgVN2R6rz9eVHG2zfyw/zNrs&#13;&#10;yp1StzfTy4blaQMi4hT/PuCXgfdDwcNOfqQ6CKtgkc4ZKCpIGYP9xTpZgjgpWKYgi1z+hyh+AAAA&#13;&#10;//8DAFBLAQItABQABgAIAAAAIQC2gziS/gAAAOEBAAATAAAAAAAAAAAAAAAAAAAAAABbQ29udGVu&#13;&#10;dF9UeXBlc10ueG1sUEsBAi0AFAAGAAgAAAAhADj9If/WAAAAlAEAAAsAAAAAAAAAAAAAAAAALwEA&#13;&#10;AF9yZWxzLy5yZWxzUEsBAi0AFAAGAAgAAAAhABSU0266AQAAwQMAAA4AAAAAAAAAAAAAAAAALgIA&#13;&#10;AGRycy9lMm9Eb2MueG1sUEsBAi0AFAAGAAgAAAAhAIWRzoPiAAAADAEAAA8AAAAAAAAAAAAAAAAA&#13;&#10;FAQAAGRycy9kb3ducmV2LnhtbFBLBQYAAAAABAAEAPMAAAAjBQAAAAA=&#13;&#10;" strokecolor="black [3200]" strokeweight=".5pt">
                <v:stroke endarrow="block" joinstyle="miter"/>
              </v:shape>
            </w:pict>
          </mc:Fallback>
        </mc:AlternateContent>
      </w:r>
    </w:p>
    <w:p w14:paraId="4197572E" w14:textId="77777777" w:rsidR="004A1174" w:rsidRDefault="004A1174" w:rsidP="004A1174">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62336" behindDoc="0" locked="0" layoutInCell="1" allowOverlap="1" wp14:anchorId="3CABE646" wp14:editId="29ADDED4">
                <wp:simplePos x="0" y="0"/>
                <wp:positionH relativeFrom="column">
                  <wp:posOffset>5467350</wp:posOffset>
                </wp:positionH>
                <wp:positionV relativeFrom="paragraph">
                  <wp:posOffset>200660</wp:posOffset>
                </wp:positionV>
                <wp:extent cx="0" cy="323850"/>
                <wp:effectExtent l="76200" t="0" r="76200" b="57150"/>
                <wp:wrapNone/>
                <wp:docPr id="387587837" name="Straight Arrow Connector 7"/>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752C7B3" id="Straight Arrow Connector 7" o:spid="_x0000_s1026" type="#_x0000_t32" style="position:absolute;margin-left:430.5pt;margin-top:15.8pt;width:0;height:2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vI7GtwEAAL4DAAAOAAAAZHJzL2Uyb0RvYy54bWysU9uO0zAQfUfiHyy/06RdgVZR033oAi8I&#13;&#10;Vlw+wOvYibW+aTw0yd8zdtoUcZEQ2peJL3Nmzjme7O8mZ9lJQTLBt3y7qTlTXobO+L7l376+e3XL&#13;&#10;WULhO2GDVy2fVeJ3h5cv9mNs1C4MwXYKGBXxqRljywfE2FRVkoNyIm1CVJ4udQAnkLbQVx2Ikao7&#13;&#10;W+3q+k01BugiBKlSotP75ZIfSn2tlcRPWieFzLacuGGJUOJjjtVhL5oeRByMPNMQ/8HCCeOp6Vrq&#13;&#10;XqBg38H8VsoZCSEFjRsZXBW0NlIVDaRmW/+i5ssgoipayJwUV5vS85WVH09H/wBkwxhTk+IDZBWT&#13;&#10;Bpe/xI9Nxax5NUtNyORyKOn0Zndz+7r4WF1xERK+V8GxvGh5QhCmH/AYvKcXCbAtXonTh4TUmYAX&#13;&#10;QG5qfY4ojH3rO4ZzpLFBMML3VuX3ovScUl0JlxXOVi3wz0oz0xHFpU2ZJXW0wE6CpqB72q5VKDND&#13;&#10;tLF2BdWF219B59wMU2W+/hW4ZpeOweMKdMYH+FNXnC5U9ZJ/Ub1ozbIfQzeX5yt20JAUf84Dnafw&#13;&#10;532BX3+7ww8AAAD//wMAUEsDBBQABgAIAAAAIQDBvTyr4AAAAA4BAAAPAAAAZHJzL2Rvd25yZXYu&#13;&#10;eG1sTI/LTsMwEEX3SPyDNUjsqJMihZDGqRCPZYVoKsTSjSdxRDyOYqcNf88gFrAZzfPOPeV2cYM4&#13;&#10;4RR6TwrSVQICqfGmp07BoX65yUGEqMnowRMq+MIA2+ryotSF8Wd6w9M+doJFKBRagY1xLKQMjUWn&#13;&#10;w8qPSDxr/eR05HLqpJn0mcXdINdJkkmne+IPVo/4aLH53M9OQVt3h+bjOZfz0L7e1e/23u7qnVLX&#13;&#10;V8vThsPDBkTEJf5dwA8D+4eKjR39TCaIQUGepQwUFdymGQhe+G0cOVlnIKtS/seovgEAAP//AwBQ&#13;&#10;SwECLQAUAAYACAAAACEAtoM4kv4AAADhAQAAEwAAAAAAAAAAAAAAAAAAAAAAW0NvbnRlbnRfVHlw&#13;&#10;ZXNdLnhtbFBLAQItABQABgAIAAAAIQA4/SH/1gAAAJQBAAALAAAAAAAAAAAAAAAAAC8BAABfcmVs&#13;&#10;cy8ucmVsc1BLAQItABQABgAIAAAAIQAOvI7GtwEAAL4DAAAOAAAAAAAAAAAAAAAAAC4CAABkcnMv&#13;&#10;ZTJvRG9jLnhtbFBLAQItABQABgAIAAAAIQDBvTyr4AAAAA4BAAAPAAAAAAAAAAAAAAAAABEEAABk&#13;&#10;cnMvZG93bnJldi54bWxQSwUGAAAAAAQABADzAAAAHgUAAAAA&#13;&#10;" strokecolor="black [3200]" strokeweight=".5pt">
                <v:stroke endarrow="block" joinstyle="miter"/>
              </v:shape>
            </w:pict>
          </mc:Fallback>
        </mc:AlternateContent>
      </w:r>
    </w:p>
    <w:p w14:paraId="65F85786" w14:textId="77777777" w:rsidR="004A1174" w:rsidRDefault="004A1174" w:rsidP="004A1174">
      <w:pPr>
        <w:rPr>
          <w:rFonts w:ascii="Times New Roman" w:hAnsi="Times New Roman" w:cs="Times New Roman"/>
          <w:b/>
        </w:rPr>
      </w:pPr>
    </w:p>
    <w:p w14:paraId="0342AB64" w14:textId="77777777" w:rsidR="004A1174" w:rsidRDefault="004A1174" w:rsidP="004A1174">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63360" behindDoc="0" locked="0" layoutInCell="1" allowOverlap="1" wp14:anchorId="0E4A24DD" wp14:editId="4D74EE74">
                <wp:simplePos x="0" y="0"/>
                <wp:positionH relativeFrom="column">
                  <wp:posOffset>5013960</wp:posOffset>
                </wp:positionH>
                <wp:positionV relativeFrom="paragraph">
                  <wp:posOffset>174625</wp:posOffset>
                </wp:positionV>
                <wp:extent cx="1209675" cy="847725"/>
                <wp:effectExtent l="0" t="0" r="28575" b="28575"/>
                <wp:wrapNone/>
                <wp:docPr id="966942960" name="Rectangle 1"/>
                <wp:cNvGraphicFramePr/>
                <a:graphic xmlns:a="http://schemas.openxmlformats.org/drawingml/2006/main">
                  <a:graphicData uri="http://schemas.microsoft.com/office/word/2010/wordprocessingShape">
                    <wps:wsp>
                      <wps:cNvSpPr/>
                      <wps:spPr>
                        <a:xfrm>
                          <a:off x="0" y="0"/>
                          <a:ext cx="1209675" cy="847725"/>
                        </a:xfrm>
                        <a:prstGeom prst="rect">
                          <a:avLst/>
                        </a:prstGeom>
                        <a:ln/>
                      </wps:spPr>
                      <wps:style>
                        <a:lnRef idx="2">
                          <a:schemeClr val="dk1"/>
                        </a:lnRef>
                        <a:fillRef idx="1">
                          <a:schemeClr val="lt1"/>
                        </a:fillRef>
                        <a:effectRef idx="0">
                          <a:schemeClr val="dk1"/>
                        </a:effectRef>
                        <a:fontRef idx="minor">
                          <a:schemeClr val="dk1"/>
                        </a:fontRef>
                      </wps:style>
                      <wps:txbx>
                        <w:txbxContent>
                          <w:p w14:paraId="6AC670B7" w14:textId="77777777" w:rsidR="004A1174" w:rsidRPr="005D23AD" w:rsidRDefault="004A1174" w:rsidP="004A1174">
                            <w:pPr>
                              <w:jc w:val="center"/>
                              <w:rPr>
                                <w:b/>
                                <w:bCs/>
                                <w:sz w:val="18"/>
                                <w:szCs w:val="18"/>
                              </w:rPr>
                            </w:pPr>
                            <w:r>
                              <w:rPr>
                                <w:b/>
                                <w:bCs/>
                              </w:rPr>
                              <w:t>BUILDING</w:t>
                            </w:r>
                            <w:r w:rsidRPr="00D9175B">
                              <w:rPr>
                                <w:b/>
                                <w:bCs/>
                              </w:rPr>
                              <w:t xml:space="preserve"> MODELS</w:t>
                            </w:r>
                            <w:r>
                              <w:rPr>
                                <w:b/>
                                <w:bCs/>
                              </w:rPr>
                              <w:br/>
                            </w:r>
                            <w:r w:rsidRPr="005D23AD">
                              <w:rPr>
                                <w:b/>
                                <w:bCs/>
                                <w:sz w:val="18"/>
                                <w:szCs w:val="18"/>
                              </w:rPr>
                              <w:t>(SVM, RANDOM FOREST, DECISION TREE</w:t>
                            </w:r>
                            <w:r>
                              <w:rPr>
                                <w:b/>
                                <w:bCs/>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4A24DD" id="_x0000_s1030" style="position:absolute;margin-left:394.8pt;margin-top:13.75pt;width:95.25pt;height:6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SDEYVQIAAP0EAAAOAAAAZHJzL2Uyb0RvYy54bWysVMFu2zAMvQ/YPwi6r46DtGmDOkXQosOA&#13;&#10;oi2aDj0rspQYk0WNUmJnXz9KdpyiC3YYdpEp8T1SpB59fdPWhu0U+gpswfOzEWfKSigruy7499f7&#13;&#10;L5ec+SBsKQxYVfC98vxm/vnTdeNmagwbMKVCRkGsnzWu4JsQ3CzLvNyoWvgzcMqSUwPWItAW11mJ&#13;&#10;oqHotcnGo9FF1gCWDkEq7+n0rnPyeYqvtZLhSWuvAjMFp7uFtGJaV3HN5tditkbhNpXsryH+4Ra1&#13;&#10;qCwlHULdiSDYFqs/QtWVRPCgw5mEOgOtK6lSDVRNPvpQzXIjnEq1UHO8G9rk/19Y+bhbumekNjTO&#13;&#10;zzyZsYpWYx2/dD/Wpmbth2apNjBJh/l4dHUxPedMku9yMp2Oz2M3syPboQ9fFdQsGgVHeozUI7F7&#13;&#10;8KGDHiAxmbHx7HiNZIW9UZ3zRWlWlZR4nIIkhahbg2wn6G3LH3mf3VhCRoqujBlI+SmSCQdSj400&#13;&#10;lVQzEEeniMdsAzplBBsGYl1ZwL+TdYc/VN3VGssO7aqlYgs+iUXFkxWU+2dkCJ2CvZP3FXX1Qfjw&#13;&#10;LJAkS+KmMQxPtGgDTcGhtzjbAP46dR7xpCTyctbQCBTc/9wKVJyZb5Y0dpVPJnFm0mZyPh3TBt97&#13;&#10;Vu89dlvfAr1ETgPvZDIjPpiDqRHqN5rWRcxKLmEl5S64DHjY3IZuNGnepVosEozmxInwYJdOxuCx&#13;&#10;z1E1r+2bQNdLK5AoH+EwLmL2QWEdNjItLLYBdJXkd+xr/wI0Y0nA/f8gDvH7fUId/1rz3wAAAP//&#13;&#10;AwBQSwMEFAAGAAgAAAAhAC9vtoPjAAAADwEAAA8AAABkcnMvZG93bnJldi54bWxMj0tPwzAQhO9I&#13;&#10;/AdrkbhRO5XIq3GqiscJREXhwNGNlyTCjyh2k/Tfs5zoZaXVfjM7U20Xa9iEY+i9k5CsBDB0jde9&#13;&#10;ayV8fjzf5cBCVE4r4x1KOGOAbX19ValS+9m943SILSMTF0oloYtxKDkPTYdWhZUf0NHt249WRVrH&#13;&#10;lutRzWRuDV8LkXKrekcfOjXgQ4fNz+FkJfh9fza7sXibXjH7etlHMS/pk5S3N8vjhsZuAyziEv8V&#13;&#10;8NeB8kNNwY7+5HRgRkKWFymhEtbZPTACilwkwI5EpokAXlf8skf9CwAA//8DAFBLAQItABQABgAI&#13;&#10;AAAAIQC2gziS/gAAAOEBAAATAAAAAAAAAAAAAAAAAAAAAABbQ29udGVudF9UeXBlc10ueG1sUEsB&#13;&#10;Ai0AFAAGAAgAAAAhADj9If/WAAAAlAEAAAsAAAAAAAAAAAAAAAAALwEAAF9yZWxzLy5yZWxzUEsB&#13;&#10;Ai0AFAAGAAgAAAAhADBIMRhVAgAA/QQAAA4AAAAAAAAAAAAAAAAALgIAAGRycy9lMm9Eb2MueG1s&#13;&#10;UEsBAi0AFAAGAAgAAAAhAC9vtoPjAAAADwEAAA8AAAAAAAAAAAAAAAAArwQAAGRycy9kb3ducmV2&#13;&#10;LnhtbFBLBQYAAAAABAAEAPMAAAC/BQAAAAA=&#13;&#10;" fillcolor="white [3201]" strokecolor="black [3200]" strokeweight="1pt">
                <v:textbox>
                  <w:txbxContent>
                    <w:p w14:paraId="6AC670B7" w14:textId="77777777" w:rsidR="004A1174" w:rsidRPr="005D23AD" w:rsidRDefault="004A1174" w:rsidP="004A1174">
                      <w:pPr>
                        <w:jc w:val="center"/>
                        <w:rPr>
                          <w:b/>
                          <w:bCs/>
                          <w:sz w:val="18"/>
                          <w:szCs w:val="18"/>
                        </w:rPr>
                      </w:pPr>
                      <w:r>
                        <w:rPr>
                          <w:b/>
                          <w:bCs/>
                        </w:rPr>
                        <w:t>BUILDING</w:t>
                      </w:r>
                      <w:r w:rsidRPr="00D9175B">
                        <w:rPr>
                          <w:b/>
                          <w:bCs/>
                        </w:rPr>
                        <w:t xml:space="preserve"> MODELS</w:t>
                      </w:r>
                      <w:r>
                        <w:rPr>
                          <w:b/>
                          <w:bCs/>
                        </w:rPr>
                        <w:br/>
                      </w:r>
                      <w:r w:rsidRPr="005D23AD">
                        <w:rPr>
                          <w:b/>
                          <w:bCs/>
                          <w:sz w:val="18"/>
                          <w:szCs w:val="18"/>
                        </w:rPr>
                        <w:t>(SVM, RANDOM FOREST, DECISION TREE</w:t>
                      </w:r>
                      <w:r>
                        <w:rPr>
                          <w:b/>
                          <w:bCs/>
                          <w:sz w:val="18"/>
                          <w:szCs w:val="18"/>
                        </w:rPr>
                        <w:t>)</w:t>
                      </w:r>
                    </w:p>
                  </w:txbxContent>
                </v:textbox>
              </v:rect>
            </w:pict>
          </mc:Fallback>
        </mc:AlternateContent>
      </w:r>
    </w:p>
    <w:p w14:paraId="2FB5CA89" w14:textId="77777777" w:rsidR="004A1174" w:rsidRDefault="004A1174" w:rsidP="004A1174">
      <w:r>
        <w:rPr>
          <w:rFonts w:ascii="Times New Roman" w:hAnsi="Times New Roman" w:cs="Times New Roman"/>
          <w:b/>
          <w:noProof/>
        </w:rPr>
        <mc:AlternateContent>
          <mc:Choice Requires="wps">
            <w:drawing>
              <wp:anchor distT="0" distB="0" distL="114300" distR="114300" simplePos="0" relativeHeight="251664384" behindDoc="0" locked="0" layoutInCell="1" allowOverlap="1" wp14:anchorId="19ECAC83" wp14:editId="27A2E54C">
                <wp:simplePos x="0" y="0"/>
                <wp:positionH relativeFrom="column">
                  <wp:posOffset>3114675</wp:posOffset>
                </wp:positionH>
                <wp:positionV relativeFrom="paragraph">
                  <wp:posOffset>108767</wp:posOffset>
                </wp:positionV>
                <wp:extent cx="1181100" cy="609600"/>
                <wp:effectExtent l="0" t="0" r="19050" b="19050"/>
                <wp:wrapNone/>
                <wp:docPr id="1471784096" name="Rectangle 1"/>
                <wp:cNvGraphicFramePr/>
                <a:graphic xmlns:a="http://schemas.openxmlformats.org/drawingml/2006/main">
                  <a:graphicData uri="http://schemas.microsoft.com/office/word/2010/wordprocessingShape">
                    <wps:wsp>
                      <wps:cNvSpPr/>
                      <wps:spPr>
                        <a:xfrm>
                          <a:off x="0" y="0"/>
                          <a:ext cx="1181100" cy="609600"/>
                        </a:xfrm>
                        <a:prstGeom prst="rect">
                          <a:avLst/>
                        </a:prstGeom>
                        <a:ln/>
                      </wps:spPr>
                      <wps:style>
                        <a:lnRef idx="2">
                          <a:schemeClr val="dk1"/>
                        </a:lnRef>
                        <a:fillRef idx="1">
                          <a:schemeClr val="lt1"/>
                        </a:fillRef>
                        <a:effectRef idx="0">
                          <a:schemeClr val="dk1"/>
                        </a:effectRef>
                        <a:fontRef idx="minor">
                          <a:schemeClr val="dk1"/>
                        </a:fontRef>
                      </wps:style>
                      <wps:txbx>
                        <w:txbxContent>
                          <w:p w14:paraId="59DF1171" w14:textId="77777777" w:rsidR="004A1174" w:rsidRPr="00D9175B" w:rsidRDefault="004A1174" w:rsidP="004A1174">
                            <w:pPr>
                              <w:jc w:val="center"/>
                              <w:rPr>
                                <w:b/>
                                <w:bCs/>
                              </w:rPr>
                            </w:pPr>
                            <w:r w:rsidRPr="00D9175B">
                              <w:rPr>
                                <w:b/>
                                <w:bCs/>
                              </w:rPr>
                              <w:t>COMPARING OF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ECAC83" id="_x0000_s1031" style="position:absolute;margin-left:245.25pt;margin-top:8.55pt;width:93pt;height:4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fAXPUwIAAP0EAAAOAAAAZHJzL2Uyb0RvYy54bWysVE1v2zAMvQ/YfxB0X20HbdcGdYqgRYcB&#13;&#10;RVssHXpWZKkxJosapcTOfv0o+SNBV+ww7CJT4nukSD366rprDNsp9DXYkhcnOWfKSqhq+1ry7893&#13;&#10;ny4480HYShiwquR75fn14uOHq9bN1Qw2YCqFjIJYP29dyTchuHmWeblRjfAn4JQlpwZsRKAtvmYV&#13;&#10;ipaiNyab5fl51gJWDkEq7+n0tnfyRYqvtZLhUWuvAjMlp7uFtGJa13HNFldi/orCbWo5XEP8wy0a&#13;&#10;UVtKOoW6FUGwLdZ/hGpqieBBhxMJTQZa11KlGqiaIn9TzWojnEq1UHO8m9rk/19Y+bBbuSekNrTO&#13;&#10;zz2ZsYpOYxO/dD/WpWbtp2apLjBJh0VxURQ59VSS7zy/PCebwmQHtkMfvihoWDRKjvQYqUdid+9D&#13;&#10;Dx0hMZmx8exwjWSFvVG985vSrK4o8SwFSQpRNwbZTtDbVj+KIbuxhIwUXRszkYr3SCaMpAEbaSqp&#13;&#10;ZiLm7xEP2SZ0ygg2TMSmtoB/J+seP1bd1xrLDt26o2JLfhaLiidrqPZPyBB6BXsn72rq6r3w4Ukg&#13;&#10;SZYegsYwPNKiDbQlh8HibAP4673ziCclkZezlkag5P7nVqDizHy1pLHL4vQ0zkzanJ59ntEGjz3r&#13;&#10;Y4/dNjdAL1HQwDuZzIgPZjQ1QvNC07qMWcklrKTcJZcBx81N6EeT5l2q5TLBaE6cCPd25WQMHvsc&#13;&#10;VfPcvQh0g7QCifIBxnER8zcK67GRaWG5DaDrJL9DX4cXoBlLAh7+B3GIj/cJdfhrLX4DAAD//wMA&#13;&#10;UEsDBBQABgAIAAAAIQCREdgo4gAAAA8BAAAPAAAAZHJzL2Rvd25yZXYueG1sTE/LTsMwELwj8Q/W&#13;&#10;InGjdngkNI1TVTxOVFQUDhzdeEki/IhsN0n/nuUEl5V2ZnZ2plrP1rARQ+y9k5AtBDB0jde9ayV8&#13;&#10;vD9f3QOLSTmtjHco4YQR1vX5WaVK7Sf3huM+tYxMXCyVhC6loeQ8Nh1aFRd+QEfclw9WJVpDy3VQ&#13;&#10;E5lbw6+FyLlVvaMPnRrwocPme3+0EvyuP5lNWL6OWyw+X3ZJTHP+JOXlxfy4orFZAUs4p78L+O1A&#13;&#10;+aGmYAd/dDoyI+F2Ke5ISkSRASNBXuQEHAjIbjLgdcX/96h/AAAA//8DAFBLAQItABQABgAIAAAA&#13;&#10;IQC2gziS/gAAAOEBAAATAAAAAAAAAAAAAAAAAAAAAABbQ29udGVudF9UeXBlc10ueG1sUEsBAi0A&#13;&#10;FAAGAAgAAAAhADj9If/WAAAAlAEAAAsAAAAAAAAAAAAAAAAALwEAAF9yZWxzLy5yZWxzUEsBAi0A&#13;&#10;FAAGAAgAAAAhAE18Bc9TAgAA/QQAAA4AAAAAAAAAAAAAAAAALgIAAGRycy9lMm9Eb2MueG1sUEsB&#13;&#10;Ai0AFAAGAAgAAAAhAJER2CjiAAAADwEAAA8AAAAAAAAAAAAAAAAArQQAAGRycy9kb3ducmV2Lnht&#13;&#10;bFBLBQYAAAAABAAEAPMAAAC8BQAAAAA=&#13;&#10;" fillcolor="white [3201]" strokecolor="black [3200]" strokeweight="1pt">
                <v:textbox>
                  <w:txbxContent>
                    <w:p w14:paraId="59DF1171" w14:textId="77777777" w:rsidR="004A1174" w:rsidRPr="00D9175B" w:rsidRDefault="004A1174" w:rsidP="004A1174">
                      <w:pPr>
                        <w:jc w:val="center"/>
                        <w:rPr>
                          <w:b/>
                          <w:bCs/>
                        </w:rPr>
                      </w:pPr>
                      <w:r w:rsidRPr="00D9175B">
                        <w:rPr>
                          <w:b/>
                          <w:bCs/>
                        </w:rPr>
                        <w:t>COMPARING OF MODELS</w:t>
                      </w:r>
                    </w:p>
                  </w:txbxContent>
                </v:textbox>
              </v:rect>
            </w:pict>
          </mc:Fallback>
        </mc:AlternateContent>
      </w:r>
    </w:p>
    <w:p w14:paraId="6C27ADE1" w14:textId="77777777" w:rsidR="004A1174" w:rsidRDefault="004A1174" w:rsidP="004A1174">
      <w:r>
        <w:rPr>
          <w:rFonts w:ascii="Times New Roman" w:hAnsi="Times New Roman" w:cs="Times New Roman"/>
          <w:b/>
          <w:noProof/>
        </w:rPr>
        <mc:AlternateContent>
          <mc:Choice Requires="wps">
            <w:drawing>
              <wp:anchor distT="0" distB="0" distL="114300" distR="114300" simplePos="0" relativeHeight="251669504" behindDoc="0" locked="0" layoutInCell="1" allowOverlap="1" wp14:anchorId="2F4367EE" wp14:editId="47F6EEB3">
                <wp:simplePos x="0" y="0"/>
                <wp:positionH relativeFrom="column">
                  <wp:posOffset>4391025</wp:posOffset>
                </wp:positionH>
                <wp:positionV relativeFrom="paragraph">
                  <wp:posOffset>131355</wp:posOffset>
                </wp:positionV>
                <wp:extent cx="523875" cy="0"/>
                <wp:effectExtent l="38100" t="76200" r="0" b="95250"/>
                <wp:wrapNone/>
                <wp:docPr id="1151345921" name="Straight Arrow Connector 4"/>
                <wp:cNvGraphicFramePr/>
                <a:graphic xmlns:a="http://schemas.openxmlformats.org/drawingml/2006/main">
                  <a:graphicData uri="http://schemas.microsoft.com/office/word/2010/wordprocessingShape">
                    <wps:wsp>
                      <wps:cNvCnPr/>
                      <wps:spPr>
                        <a:xfrm flipH="1">
                          <a:off x="0" y="0"/>
                          <a:ext cx="523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64C323" id="Straight Arrow Connector 4" o:spid="_x0000_s1026" type="#_x0000_t32" style="position:absolute;margin-left:345.75pt;margin-top:10.35pt;width:41.25pt;height:0;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fVBavwEAAMgDAAAOAAAAZHJzL2Uyb0RvYy54bWysU8lu2zAQvRfoPxC815JdpA0Eyzk4XQ5F&#13;&#10;G3T5AIYaSkS5Ycha0t93SNlK0QUIgl4GFDnvzXszo/3NZA07AUbtXcu3m5ozcNJ32vUt//b17Ytr&#13;&#10;zmISrhPGO2j5DJHfHJ4/24+hgZ0fvOkAGZG42Iyh5UNKoamqKAewIm58AEePyqMViT6xrzoUI7Fb&#13;&#10;U+3q+lU1euwCegkx0u3t8sgPhV8pkOmTUhESMy0nbalELPE+x+qwF02PIgxanmWIJ6iwQjsqulLd&#13;&#10;iiTYD9R/UFkt0Uev0kZ6W3mltITigdxs69/cfBlEgOKFmhPD2qb4/2jlx9PR3SG1YQyxieEOs4tJ&#13;&#10;oWXK6PCeZlp8kVI2lbbNa9tgSkzS5dXu5fXrK87k5alaGDJTwJjegbcsH1oeEwrdD+nonaPZeFzY&#13;&#10;xelDTKSBgBdABhuXYxLavHEdS3OgBUqohesN5MlRek6pHqSXU5oNLPDPoJjuSOJSpmwVHA2yk6B9&#13;&#10;6L5vVxbKzBCljVlBdXH+T9A5N8OgbNpjgWt2qehdWoFWO49/q5qmi1S15F9cL16z7XvfzWWQpR20&#13;&#10;LqU/59XO+/jrd4E//ICHnwAAAP//AwBQSwMEFAAGAAgAAAAhAAl5lHHjAAAADgEAAA8AAABkcnMv&#13;&#10;ZG93bnJldi54bWxMj0FPwzAMhe9I/IfISNxY2qms0DWdEIgLQzAGl92yxmsrGqdKsq3w6/HEAS6W&#13;&#10;bD8/v69cjLYXB/Shc6QgnSQgkGpnOmoUfLw/Xt2ACFGT0b0jVPCFARbV+VmpC+OO9IaHdWwEm1Ao&#13;&#10;tII2xqGQMtQtWh0mbkDi3c55qyO3vpHG6yOb215Ok2Qmre6IP7R6wPsW68/13ip4Tv3rU7552WWh&#13;&#10;8d8bWmarsHJKXV6MD3Mud3MQEcf4dwEnBs4PFQfbuj2ZIHoFs9v0mqUKpkkOggV5njHh9ncgq1L+&#13;&#10;x6h+AAAA//8DAFBLAQItABQABgAIAAAAIQC2gziS/gAAAOEBAAATAAAAAAAAAAAAAAAAAAAAAABb&#13;&#10;Q29udGVudF9UeXBlc10ueG1sUEsBAi0AFAAGAAgAAAAhADj9If/WAAAAlAEAAAsAAAAAAAAAAAAA&#13;&#10;AAAALwEAAF9yZWxzLy5yZWxzUEsBAi0AFAAGAAgAAAAhAGt9UFq/AQAAyAMAAA4AAAAAAAAAAAAA&#13;&#10;AAAALgIAAGRycy9lMm9Eb2MueG1sUEsBAi0AFAAGAAgAAAAhAAl5lHHjAAAADgEAAA8AAAAAAAAA&#13;&#10;AAAAAAAAGQQAAGRycy9kb3ducmV2LnhtbFBLBQYAAAAABAAEAPMAAAApBQAAAAA=&#13;&#10;" strokecolor="black [3200]" strokeweight=".5pt">
                <v:stroke endarrow="block" joinstyle="miter"/>
              </v:shape>
            </w:pict>
          </mc:Fallback>
        </mc:AlternateContent>
      </w:r>
    </w:p>
    <w:p w14:paraId="494685DA" w14:textId="77777777" w:rsidR="004A1174" w:rsidRDefault="004A1174" w:rsidP="004A1174"/>
    <w:p w14:paraId="3189D270" w14:textId="77777777" w:rsidR="004A1174" w:rsidRDefault="004A1174" w:rsidP="004A1174"/>
    <w:p w14:paraId="1D4C88E7" w14:textId="77777777" w:rsidR="00E05ABE" w:rsidRDefault="00E05ABE" w:rsidP="004A1174"/>
    <w:p w14:paraId="7A586ECB" w14:textId="77777777" w:rsidR="00E05ABE" w:rsidRDefault="00E05ABE" w:rsidP="004A1174"/>
    <w:p w14:paraId="539D9A21" w14:textId="77777777" w:rsidR="00E05ABE" w:rsidRDefault="00E05ABE" w:rsidP="004A1174"/>
    <w:p w14:paraId="000F3355" w14:textId="77777777" w:rsidR="00E05ABE" w:rsidRDefault="00E05ABE" w:rsidP="004A1174"/>
    <w:p w14:paraId="0C60064B" w14:textId="16023342" w:rsidR="00E05ABE" w:rsidRDefault="00E05ABE" w:rsidP="004A1174"/>
    <w:p w14:paraId="0F5AEF27" w14:textId="19FA5079" w:rsidR="004A1174" w:rsidRPr="00B302C9" w:rsidRDefault="00E05ABE" w:rsidP="00E05ABE">
      <w:pPr>
        <w:pStyle w:val="Heading2"/>
      </w:pPr>
      <w:bookmarkStart w:id="7" w:name="_Toc166264885"/>
      <w:r>
        <w:lastRenderedPageBreak/>
        <w:t xml:space="preserve">3.1 </w:t>
      </w:r>
      <w:r w:rsidR="004A1174" w:rsidRPr="00B302C9">
        <w:t>Data Acquisition / Cleaning</w:t>
      </w:r>
      <w:bookmarkEnd w:id="7"/>
    </w:p>
    <w:p w14:paraId="2E956431" w14:textId="77777777" w:rsidR="004A1174" w:rsidRDefault="004A1174" w:rsidP="004A1174">
      <w:pPr>
        <w:jc w:val="both"/>
        <w:rPr>
          <w:b/>
          <w:bCs/>
        </w:rPr>
      </w:pPr>
    </w:p>
    <w:p w14:paraId="3431680B" w14:textId="77777777" w:rsidR="004A1174" w:rsidRPr="000E0EE4" w:rsidRDefault="004A1174" w:rsidP="004A1174">
      <w:pPr>
        <w:jc w:val="both"/>
        <w:rPr>
          <w:rFonts w:ascii="Times New Roman" w:hAnsi="Times New Roman" w:cs="Times New Roman"/>
        </w:rPr>
      </w:pPr>
      <w:r w:rsidRPr="000E0EE4">
        <w:rPr>
          <w:rFonts w:ascii="Times New Roman" w:hAnsi="Times New Roman" w:cs="Times New Roman"/>
        </w:rPr>
        <w:t>The UCI Machine Learning repository provides a cleaned and pre-processed dataset on student drop out and academic performance. This dataset is well-suited for constructing machine learning models.</w:t>
      </w:r>
    </w:p>
    <w:p w14:paraId="66714955" w14:textId="14B32293" w:rsidR="004A1174" w:rsidRDefault="004A1174" w:rsidP="004A1174">
      <w:pPr>
        <w:jc w:val="both"/>
        <w:rPr>
          <w:rFonts w:ascii="Times New Roman" w:hAnsi="Times New Roman" w:cs="Times New Roman"/>
        </w:rPr>
      </w:pPr>
      <w:r>
        <w:t xml:space="preserve"> </w:t>
      </w:r>
      <w:r w:rsidRPr="008B7062">
        <w:rPr>
          <w:rFonts w:ascii="Times New Roman" w:hAnsi="Times New Roman" w:cs="Times New Roman"/>
        </w:rPr>
        <w:t xml:space="preserve"> </w:t>
      </w:r>
      <w:r w:rsidRPr="000576C3">
        <w:rPr>
          <w:rFonts w:ascii="Times New Roman" w:hAnsi="Times New Roman" w:cs="Times New Roman"/>
        </w:rPr>
        <w:t xml:space="preserve">The dataset of </w:t>
      </w:r>
      <w:r>
        <w:rPr>
          <w:rFonts w:ascii="Times New Roman" w:hAnsi="Times New Roman" w:cs="Times New Roman"/>
        </w:rPr>
        <w:t xml:space="preserve">student </w:t>
      </w:r>
      <w:proofErr w:type="gramStart"/>
      <w:r>
        <w:rPr>
          <w:rFonts w:ascii="Times New Roman" w:hAnsi="Times New Roman" w:cs="Times New Roman"/>
        </w:rPr>
        <w:t>drop</w:t>
      </w:r>
      <w:proofErr w:type="gramEnd"/>
      <w:r>
        <w:rPr>
          <w:rFonts w:ascii="Times New Roman" w:hAnsi="Times New Roman" w:cs="Times New Roman"/>
        </w:rPr>
        <w:t xml:space="preserve"> out and academic success</w:t>
      </w:r>
      <w:r w:rsidRPr="000576C3">
        <w:rPr>
          <w:rFonts w:ascii="Times New Roman" w:hAnsi="Times New Roman" w:cs="Times New Roman"/>
        </w:rPr>
        <w:t xml:space="preserve">, </w:t>
      </w:r>
      <w:r w:rsidR="00895661">
        <w:rPr>
          <w:rFonts w:ascii="Times New Roman" w:hAnsi="Times New Roman" w:cs="Times New Roman"/>
        </w:rPr>
        <w:t xml:space="preserve">is </w:t>
      </w:r>
      <w:r w:rsidRPr="000576C3">
        <w:rPr>
          <w:rFonts w:ascii="Times New Roman" w:hAnsi="Times New Roman" w:cs="Times New Roman"/>
        </w:rPr>
        <w:t xml:space="preserve">available </w:t>
      </w:r>
      <w:r w:rsidR="00895661">
        <w:rPr>
          <w:rFonts w:ascii="Times New Roman" w:hAnsi="Times New Roman" w:cs="Times New Roman"/>
        </w:rPr>
        <w:t>on</w:t>
      </w:r>
      <w:r w:rsidRPr="000576C3">
        <w:rPr>
          <w:rFonts w:ascii="Times New Roman" w:hAnsi="Times New Roman" w:cs="Times New Roman"/>
        </w:rPr>
        <w:t xml:space="preserve"> the UCI Machine Learning repository, </w:t>
      </w:r>
      <w:r w:rsidR="00895661">
        <w:rPr>
          <w:rFonts w:ascii="Times New Roman" w:hAnsi="Times New Roman" w:cs="Times New Roman"/>
        </w:rPr>
        <w:t xml:space="preserve">which </w:t>
      </w:r>
      <w:r w:rsidRPr="000576C3">
        <w:rPr>
          <w:rFonts w:ascii="Times New Roman" w:hAnsi="Times New Roman" w:cs="Times New Roman"/>
        </w:rPr>
        <w:t xml:space="preserve">has been cleaned and pre-processed to serve as a </w:t>
      </w:r>
      <w:r w:rsidR="00895661">
        <w:rPr>
          <w:rFonts w:ascii="Times New Roman" w:hAnsi="Times New Roman" w:cs="Times New Roman"/>
        </w:rPr>
        <w:t>good</w:t>
      </w:r>
      <w:r w:rsidRPr="000576C3">
        <w:rPr>
          <w:rFonts w:ascii="Times New Roman" w:hAnsi="Times New Roman" w:cs="Times New Roman"/>
        </w:rPr>
        <w:t xml:space="preserve"> dataset for </w:t>
      </w:r>
      <w:r w:rsidR="00895661">
        <w:rPr>
          <w:rFonts w:ascii="Times New Roman" w:hAnsi="Times New Roman" w:cs="Times New Roman"/>
        </w:rPr>
        <w:t>building</w:t>
      </w:r>
      <w:r w:rsidRPr="000576C3">
        <w:rPr>
          <w:rFonts w:ascii="Times New Roman" w:hAnsi="Times New Roman" w:cs="Times New Roman"/>
        </w:rPr>
        <w:t xml:space="preserve"> machine learning models</w:t>
      </w:r>
      <w:r>
        <w:rPr>
          <w:rFonts w:ascii="Times New Roman" w:hAnsi="Times New Roman" w:cs="Times New Roman"/>
        </w:rPr>
        <w:t>.</w:t>
      </w:r>
    </w:p>
    <w:p w14:paraId="23172BD4" w14:textId="77777777" w:rsidR="004A1174" w:rsidRDefault="004A1174" w:rsidP="004A1174">
      <w:pPr>
        <w:rPr>
          <w:rFonts w:ascii="Times New Roman" w:hAnsi="Times New Roman" w:cs="Times New Roman"/>
        </w:rPr>
      </w:pPr>
    </w:p>
    <w:p w14:paraId="4AF937B6" w14:textId="78DA7039" w:rsidR="004A1174" w:rsidRPr="00B302C9" w:rsidRDefault="00E05ABE" w:rsidP="00E05ABE">
      <w:pPr>
        <w:pStyle w:val="Heading2"/>
      </w:pPr>
      <w:bookmarkStart w:id="8" w:name="_Toc166264886"/>
      <w:r>
        <w:t xml:space="preserve">3.2 </w:t>
      </w:r>
      <w:r w:rsidR="004A1174" w:rsidRPr="00B302C9">
        <w:t>Data description</w:t>
      </w:r>
      <w:bookmarkEnd w:id="8"/>
      <w:r w:rsidR="004A1174" w:rsidRPr="00B302C9">
        <w:t xml:space="preserve">  </w:t>
      </w:r>
    </w:p>
    <w:p w14:paraId="55DB16D6" w14:textId="77777777" w:rsidR="004A1174" w:rsidRDefault="004A1174" w:rsidP="004A1174">
      <w:pPr>
        <w:rPr>
          <w:rFonts w:ascii="Times New Roman" w:hAnsi="Times New Roman" w:cs="Times New Roman"/>
          <w:b/>
          <w:bCs/>
        </w:rPr>
      </w:pPr>
    </w:p>
    <w:p w14:paraId="78E966F5" w14:textId="3D7A990B" w:rsidR="00B74C5E" w:rsidRDefault="00B74C5E" w:rsidP="00B74C5E">
      <w:pPr>
        <w:pStyle w:val="NormalWeb"/>
      </w:pPr>
      <w:r>
        <w:t xml:space="preserve">This dataset provides a thorough overview of the students enrolled in various undergraduate programs that a university offers. The data contains information pertaining to academic achievement, socioeconomic status, and demographics, which can be utilized for the purpose of </w:t>
      </w:r>
      <w:r w:rsidR="00A741E8">
        <w:t>analysing</w:t>
      </w:r>
      <w:r>
        <w:t xml:space="preserve"> and predicting academic success as well as student dropout rates. This dataset includes different databases with pertinent data that was accessible at the time of enrolment, including application mode, marital status, selected course, and more.</w:t>
      </w:r>
    </w:p>
    <w:p w14:paraId="2D1FAB5C" w14:textId="65CE4859" w:rsidR="00B74C5E" w:rsidRDefault="00B74C5E" w:rsidP="00B74C5E">
      <w:pPr>
        <w:pStyle w:val="NormalWeb"/>
      </w:pPr>
      <w:r>
        <w:t>Furthermore, by assessing the curricular units that have been credited, enrolled, or approved, together with their respective grades, this information can be utilized to gauge the total academic achievement of students at the conclusion of each semester. An additional approach to comprehending the impact of economic factors on student attrition rates and academic achievement outcomes is to examine the gross domestic product (GDP), inflation rate, and unemployment rate of the region. This tool has powerful analytical features that will give you useful details about what makes students choose different job paths, such as agronomy, design, education, nursing, journalism, management, social service, technology, or dropping out of school.</w:t>
      </w:r>
    </w:p>
    <w:p w14:paraId="366DD840" w14:textId="77777777" w:rsidR="004A1174" w:rsidRDefault="004A1174" w:rsidP="004A1174">
      <w:pPr>
        <w:rPr>
          <w:rFonts w:ascii="Times New Roman" w:hAnsi="Times New Roman" w:cs="Times New Roman"/>
        </w:rPr>
      </w:pPr>
    </w:p>
    <w:p w14:paraId="2F0DEF3C" w14:textId="1A08A1FD" w:rsidR="004A1174" w:rsidRPr="00B302C9" w:rsidRDefault="00E05ABE" w:rsidP="00E05ABE">
      <w:pPr>
        <w:pStyle w:val="Heading2"/>
      </w:pPr>
      <w:bookmarkStart w:id="9" w:name="_Toc166264887"/>
      <w:r>
        <w:t xml:space="preserve">3.3 </w:t>
      </w:r>
      <w:r w:rsidR="004A1174" w:rsidRPr="00B302C9">
        <w:t>Meta Data Structure</w:t>
      </w:r>
      <w:bookmarkEnd w:id="9"/>
      <w:r w:rsidR="004A1174" w:rsidRPr="00B302C9">
        <w:t xml:space="preserve"> </w:t>
      </w:r>
    </w:p>
    <w:p w14:paraId="449F9E6C" w14:textId="77777777" w:rsidR="004A1174" w:rsidRDefault="004A1174" w:rsidP="004A1174">
      <w:pPr>
        <w:rPr>
          <w:b/>
          <w:bCs/>
        </w:rPr>
      </w:pPr>
    </w:p>
    <w:p w14:paraId="734E6132" w14:textId="29FA4A50" w:rsidR="003A4160" w:rsidRPr="003A4160" w:rsidRDefault="003C36FA" w:rsidP="003A4160">
      <w:pPr>
        <w:rPr>
          <w:rFonts w:ascii="Times New Roman" w:hAnsi="Times New Roman" w:cs="Times New Roman"/>
        </w:rPr>
      </w:pPr>
      <w:r>
        <w:rPr>
          <w:rFonts w:ascii="Times New Roman" w:hAnsi="Times New Roman" w:cs="Times New Roman"/>
        </w:rPr>
        <w:t xml:space="preserve">The structure below shows the columns of the data set and the types consisting of 4424 rows and 37 </w:t>
      </w:r>
      <w:proofErr w:type="gramStart"/>
      <w:r>
        <w:rPr>
          <w:rFonts w:ascii="Times New Roman" w:hAnsi="Times New Roman" w:cs="Times New Roman"/>
        </w:rPr>
        <w:t>variable</w:t>
      </w:r>
      <w:proofErr w:type="gramEnd"/>
      <w:r>
        <w:rPr>
          <w:rFonts w:ascii="Times New Roman" w:hAnsi="Times New Roman" w:cs="Times New Roman"/>
        </w:rPr>
        <w:t xml:space="preserve">. </w:t>
      </w:r>
    </w:p>
    <w:p w14:paraId="20F3C110" w14:textId="77777777" w:rsidR="003A4160" w:rsidRDefault="003A4160" w:rsidP="003A4160">
      <w:pPr>
        <w:rPr>
          <w:b/>
          <w:bCs/>
        </w:rPr>
      </w:pPr>
    </w:p>
    <w:tbl>
      <w:tblPr>
        <w:tblW w:w="9902" w:type="dxa"/>
        <w:tblInd w:w="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902"/>
      </w:tblGrid>
      <w:tr w:rsidR="003A4160" w14:paraId="490437D3" w14:textId="77777777" w:rsidTr="00E22680">
        <w:trPr>
          <w:trHeight w:val="1550"/>
        </w:trPr>
        <w:tc>
          <w:tcPr>
            <w:tcW w:w="9902" w:type="dxa"/>
          </w:tcPr>
          <w:p w14:paraId="42424D11"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data.frame':</w:t>
            </w:r>
            <w:r w:rsidRPr="00512A86">
              <w:rPr>
                <w:rFonts w:ascii="Courier New" w:hAnsi="Courier New" w:cs="Courier New"/>
                <w:sz w:val="18"/>
                <w:szCs w:val="18"/>
              </w:rPr>
              <w:tab/>
              <w:t>4424 obs. of  37 variables:</w:t>
            </w:r>
          </w:p>
          <w:p w14:paraId="04935F3E"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Marital.status                                : int  1 1 1 1 2 2 1 1 1 1 ...</w:t>
            </w:r>
          </w:p>
          <w:p w14:paraId="24B98DBD"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Application.mode                              : int  17 15 1 17 39 39 1 18 1 1 ...</w:t>
            </w:r>
          </w:p>
          <w:p w14:paraId="7D7F58AF"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Application.order                             : int  5 1 5 2 1 1 1 4 3 1 ...</w:t>
            </w:r>
          </w:p>
          <w:p w14:paraId="197A274A"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ourse                                        : int  171 9254 9070 9773 8014 9991 9500 9254 9238 9238 ...</w:t>
            </w:r>
          </w:p>
          <w:p w14:paraId="7E420324"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Daytime.evening.attendance.                   : int  1 1 1 1 0 0 1 1 1 1 ...</w:t>
            </w:r>
          </w:p>
          <w:p w14:paraId="457F844C"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Previous.qualification                        : int  1 1 1 1 1 19 1 1 1 1 ...</w:t>
            </w:r>
          </w:p>
          <w:p w14:paraId="480339FD"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Previous.qualification..grade.                : </w:t>
            </w:r>
            <w:proofErr w:type="spellStart"/>
            <w:r w:rsidRPr="00512A86">
              <w:rPr>
                <w:rFonts w:ascii="Courier New" w:hAnsi="Courier New" w:cs="Courier New"/>
                <w:sz w:val="18"/>
                <w:szCs w:val="18"/>
              </w:rPr>
              <w:t>num</w:t>
            </w:r>
            <w:proofErr w:type="spellEnd"/>
            <w:r w:rsidRPr="00512A86">
              <w:rPr>
                <w:rFonts w:ascii="Courier New" w:hAnsi="Courier New" w:cs="Courier New"/>
                <w:sz w:val="18"/>
                <w:szCs w:val="18"/>
              </w:rPr>
              <w:t xml:space="preserve">  122 160 122 122 100 ...</w:t>
            </w:r>
          </w:p>
          <w:p w14:paraId="3ED48BB5"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Nacionality                                   : int  1 1 1 1 1 1 1 1 62 1 ...</w:t>
            </w:r>
          </w:p>
          <w:p w14:paraId="7B006EB3"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Mother.s.qualification                        : int  19 1 37 38 37 37 19 37 1 1 ...</w:t>
            </w:r>
          </w:p>
          <w:p w14:paraId="5AA3C1F6"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Father.s.qualification                        : int  12 3 37 37 38 37 38 37 1 19 ...</w:t>
            </w:r>
          </w:p>
          <w:p w14:paraId="5754DAA6"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Mother.s.occupation                           : int  5 3 9 5 9 9 7 9 9 4 ...</w:t>
            </w:r>
          </w:p>
          <w:p w14:paraId="6D54FBCD"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Father.s.occupation                           : int  9 3 9 3 9 7 10 9 9 7 ...</w:t>
            </w:r>
          </w:p>
          <w:p w14:paraId="704CDE15"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w:t>
            </w:r>
            <w:proofErr w:type="spellStart"/>
            <w:r w:rsidRPr="00512A86">
              <w:rPr>
                <w:rFonts w:ascii="Courier New" w:hAnsi="Courier New" w:cs="Courier New"/>
                <w:sz w:val="18"/>
                <w:szCs w:val="18"/>
              </w:rPr>
              <w:t>Admission.grade</w:t>
            </w:r>
            <w:proofErr w:type="spellEnd"/>
            <w:r w:rsidRPr="00512A86">
              <w:rPr>
                <w:rFonts w:ascii="Courier New" w:hAnsi="Courier New" w:cs="Courier New"/>
                <w:sz w:val="18"/>
                <w:szCs w:val="18"/>
              </w:rPr>
              <w:t xml:space="preserve">                               : </w:t>
            </w:r>
            <w:proofErr w:type="spellStart"/>
            <w:r w:rsidRPr="00512A86">
              <w:rPr>
                <w:rFonts w:ascii="Courier New" w:hAnsi="Courier New" w:cs="Courier New"/>
                <w:sz w:val="18"/>
                <w:szCs w:val="18"/>
              </w:rPr>
              <w:t>num</w:t>
            </w:r>
            <w:proofErr w:type="spellEnd"/>
            <w:r w:rsidRPr="00512A86">
              <w:rPr>
                <w:rFonts w:ascii="Courier New" w:hAnsi="Courier New" w:cs="Courier New"/>
                <w:sz w:val="18"/>
                <w:szCs w:val="18"/>
              </w:rPr>
              <w:t xml:space="preserve">  127 142 125 120 142 ...</w:t>
            </w:r>
          </w:p>
          <w:p w14:paraId="4FF0BA26"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Displaced                                     : int  1 1 1 1 0 0 1 1 0 1 ...</w:t>
            </w:r>
          </w:p>
          <w:p w14:paraId="61221AA5"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lastRenderedPageBreak/>
              <w:t xml:space="preserve"> $ Educational.special.needs                     : int  0 0 0 0 0 0 0 0 0 0 ...</w:t>
            </w:r>
          </w:p>
          <w:p w14:paraId="746519C9"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Debtor                                        : int  0 0 0 0 0 1 0 0 0 1 ...</w:t>
            </w:r>
          </w:p>
          <w:p w14:paraId="659B18CC"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Tuition.fees.up.to.date                       : int  1 0 0 1 1 1 1 0 1 0 ...</w:t>
            </w:r>
          </w:p>
          <w:p w14:paraId="0A132FCA"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Gender                                        : int  1 1 1 0 0 1 0 1 0 0 ...</w:t>
            </w:r>
          </w:p>
          <w:p w14:paraId="1D1D1E85"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Scholarship.holder                            : int  0 0 0 0 0 0 1 0 1 0 ...</w:t>
            </w:r>
          </w:p>
          <w:p w14:paraId="01288865"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Age.at.enrollment                             : int  20 19 19 20 45 50 18 22 21 18 ...</w:t>
            </w:r>
          </w:p>
          <w:p w14:paraId="0B054763"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International                                 : int  0 0 0 0 0 0 0 0 1 0 ...</w:t>
            </w:r>
          </w:p>
          <w:p w14:paraId="64905963"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1st.sem..credited.           : int  0 0 0 0 0 0 0 0 0 0 ...</w:t>
            </w:r>
          </w:p>
          <w:p w14:paraId="10C207B1"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1st.sem..enrolled.           : int  0 6 6 6 6 5 7 5 6 6 ...</w:t>
            </w:r>
          </w:p>
          <w:p w14:paraId="7EADCF90"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1st.sem..evaluations.        : int  0 6 0 8 9 10 9 5 8 9 ...</w:t>
            </w:r>
          </w:p>
          <w:p w14:paraId="6D00C557"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1st.sem..approved.           : int  0 6 0 6 5 5 7 0 6 5 ...</w:t>
            </w:r>
          </w:p>
          <w:p w14:paraId="519F8860"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1st.sem..grade.              : </w:t>
            </w:r>
            <w:proofErr w:type="spellStart"/>
            <w:r w:rsidRPr="00512A86">
              <w:rPr>
                <w:rFonts w:ascii="Courier New" w:hAnsi="Courier New" w:cs="Courier New"/>
                <w:sz w:val="18"/>
                <w:szCs w:val="18"/>
              </w:rPr>
              <w:t>num</w:t>
            </w:r>
            <w:proofErr w:type="spellEnd"/>
            <w:r w:rsidRPr="00512A86">
              <w:rPr>
                <w:rFonts w:ascii="Courier New" w:hAnsi="Courier New" w:cs="Courier New"/>
                <w:sz w:val="18"/>
                <w:szCs w:val="18"/>
              </w:rPr>
              <w:t xml:space="preserve">  0 14 0 13.4 12.3 ...</w:t>
            </w:r>
          </w:p>
          <w:p w14:paraId="703FA8C2"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1st.sem..without.evaluations.: int  0 0 0 0 0 0 0 0 0 0 ...</w:t>
            </w:r>
          </w:p>
          <w:p w14:paraId="553A0B2B"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2nd.sem..credited.           : int  0 0 0 0 0 0 0 0 0 0 ...</w:t>
            </w:r>
          </w:p>
          <w:p w14:paraId="2ECB51A8"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2nd.sem..enrolled.           : int  0 6 6 6 6 5 8 5 6 6 ...</w:t>
            </w:r>
          </w:p>
          <w:p w14:paraId="49085620"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2nd.sem..evaluations.        : int  0 6 0 10 6 17 8 5 7 14 ...</w:t>
            </w:r>
          </w:p>
          <w:p w14:paraId="5FDCD706"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2nd.sem..approved.           : int  0 6 0 5 6 5 8 0 6 2 ...</w:t>
            </w:r>
          </w:p>
          <w:p w14:paraId="3631F35F"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2nd.sem..grade.              : </w:t>
            </w:r>
            <w:proofErr w:type="spellStart"/>
            <w:r w:rsidRPr="00512A86">
              <w:rPr>
                <w:rFonts w:ascii="Courier New" w:hAnsi="Courier New" w:cs="Courier New"/>
                <w:sz w:val="18"/>
                <w:szCs w:val="18"/>
              </w:rPr>
              <w:t>num</w:t>
            </w:r>
            <w:proofErr w:type="spellEnd"/>
            <w:r w:rsidRPr="00512A86">
              <w:rPr>
                <w:rFonts w:ascii="Courier New" w:hAnsi="Courier New" w:cs="Courier New"/>
                <w:sz w:val="18"/>
                <w:szCs w:val="18"/>
              </w:rPr>
              <w:t xml:space="preserve">  0 13.7 0 12.4 13 ...</w:t>
            </w:r>
          </w:p>
          <w:p w14:paraId="35525675"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Curricular.units.2nd.sem..without.evaluations.: int  0 0 0 0 0 5 0 0 0 0 ...</w:t>
            </w:r>
          </w:p>
          <w:p w14:paraId="32CBA344"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w:t>
            </w:r>
            <w:proofErr w:type="spellStart"/>
            <w:r w:rsidRPr="00512A86">
              <w:rPr>
                <w:rFonts w:ascii="Courier New" w:hAnsi="Courier New" w:cs="Courier New"/>
                <w:sz w:val="18"/>
                <w:szCs w:val="18"/>
              </w:rPr>
              <w:t>Unemployment.rate</w:t>
            </w:r>
            <w:proofErr w:type="spellEnd"/>
            <w:r w:rsidRPr="00512A86">
              <w:rPr>
                <w:rFonts w:ascii="Courier New" w:hAnsi="Courier New" w:cs="Courier New"/>
                <w:sz w:val="18"/>
                <w:szCs w:val="18"/>
              </w:rPr>
              <w:t xml:space="preserve">                             : </w:t>
            </w:r>
            <w:proofErr w:type="spellStart"/>
            <w:r w:rsidRPr="00512A86">
              <w:rPr>
                <w:rFonts w:ascii="Courier New" w:hAnsi="Courier New" w:cs="Courier New"/>
                <w:sz w:val="18"/>
                <w:szCs w:val="18"/>
              </w:rPr>
              <w:t>num</w:t>
            </w:r>
            <w:proofErr w:type="spellEnd"/>
            <w:r w:rsidRPr="00512A86">
              <w:rPr>
                <w:rFonts w:ascii="Courier New" w:hAnsi="Courier New" w:cs="Courier New"/>
                <w:sz w:val="18"/>
                <w:szCs w:val="18"/>
              </w:rPr>
              <w:t xml:space="preserve">  10.8 13.9 10.8 9.4 13.9 16.2 15.5 15.5 16.2 8.9 ...</w:t>
            </w:r>
          </w:p>
          <w:p w14:paraId="49433C99"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w:t>
            </w:r>
            <w:proofErr w:type="spellStart"/>
            <w:r w:rsidRPr="00512A86">
              <w:rPr>
                <w:rFonts w:ascii="Courier New" w:hAnsi="Courier New" w:cs="Courier New"/>
                <w:sz w:val="18"/>
                <w:szCs w:val="18"/>
              </w:rPr>
              <w:t>Inflation.rate</w:t>
            </w:r>
            <w:proofErr w:type="spellEnd"/>
            <w:r w:rsidRPr="00512A86">
              <w:rPr>
                <w:rFonts w:ascii="Courier New" w:hAnsi="Courier New" w:cs="Courier New"/>
                <w:sz w:val="18"/>
                <w:szCs w:val="18"/>
              </w:rPr>
              <w:t xml:space="preserve">                                : </w:t>
            </w:r>
            <w:proofErr w:type="spellStart"/>
            <w:r w:rsidRPr="00512A86">
              <w:rPr>
                <w:rFonts w:ascii="Courier New" w:hAnsi="Courier New" w:cs="Courier New"/>
                <w:sz w:val="18"/>
                <w:szCs w:val="18"/>
              </w:rPr>
              <w:t>num</w:t>
            </w:r>
            <w:proofErr w:type="spellEnd"/>
            <w:r w:rsidRPr="00512A86">
              <w:rPr>
                <w:rFonts w:ascii="Courier New" w:hAnsi="Courier New" w:cs="Courier New"/>
                <w:sz w:val="18"/>
                <w:szCs w:val="18"/>
              </w:rPr>
              <w:t xml:space="preserve">  1.4 -0.3 1.4 -0.8 -0.3 0.3 2.8 2.8 0.3 1.4 ...</w:t>
            </w:r>
          </w:p>
          <w:p w14:paraId="33788BB4" w14:textId="77777777" w:rsidR="003A4160" w:rsidRPr="00512A86"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GDP                                           : </w:t>
            </w:r>
            <w:proofErr w:type="spellStart"/>
            <w:r w:rsidRPr="00512A86">
              <w:rPr>
                <w:rFonts w:ascii="Courier New" w:hAnsi="Courier New" w:cs="Courier New"/>
                <w:sz w:val="18"/>
                <w:szCs w:val="18"/>
              </w:rPr>
              <w:t>num</w:t>
            </w:r>
            <w:proofErr w:type="spellEnd"/>
            <w:r w:rsidRPr="00512A86">
              <w:rPr>
                <w:rFonts w:ascii="Courier New" w:hAnsi="Courier New" w:cs="Courier New"/>
                <w:sz w:val="18"/>
                <w:szCs w:val="18"/>
              </w:rPr>
              <w:t xml:space="preserve">  1.74 0.79 1.74 -3.12 0.79 -0.92 -4.06 -4.06 -0.92 3.51 ...</w:t>
            </w:r>
          </w:p>
          <w:p w14:paraId="3294553A" w14:textId="77777777" w:rsidR="003A4160" w:rsidRDefault="003A4160" w:rsidP="00E22680">
            <w:pPr>
              <w:pStyle w:val="NoSpacing"/>
              <w:rPr>
                <w:rFonts w:ascii="Courier New" w:hAnsi="Courier New" w:cs="Courier New"/>
                <w:sz w:val="18"/>
                <w:szCs w:val="18"/>
              </w:rPr>
            </w:pPr>
            <w:r w:rsidRPr="00512A86">
              <w:rPr>
                <w:rFonts w:ascii="Courier New" w:hAnsi="Courier New" w:cs="Courier New"/>
                <w:sz w:val="18"/>
                <w:szCs w:val="18"/>
              </w:rPr>
              <w:t xml:space="preserve"> $ Target                                        : chr  "Dropout" "Graduate" "Dropout" "Graduate" ...</w:t>
            </w:r>
          </w:p>
          <w:p w14:paraId="7F966DEE" w14:textId="77777777" w:rsidR="003A4160" w:rsidRPr="00EB3FD2" w:rsidRDefault="003A4160" w:rsidP="00E22680"/>
        </w:tc>
      </w:tr>
    </w:tbl>
    <w:p w14:paraId="0C0D2CA0" w14:textId="3DBC13BF" w:rsidR="004A1174" w:rsidRDefault="004A1174" w:rsidP="004A1174">
      <w:pPr>
        <w:rPr>
          <w:rFonts w:ascii="Times New Roman" w:hAnsi="Times New Roman" w:cs="Times New Roman"/>
        </w:rPr>
      </w:pPr>
    </w:p>
    <w:p w14:paraId="7075AACC" w14:textId="77777777" w:rsidR="004A1174" w:rsidRDefault="004A1174" w:rsidP="004A1174"/>
    <w:p w14:paraId="6D26488C" w14:textId="72108FDD" w:rsidR="004A1174" w:rsidRPr="00B302C9" w:rsidRDefault="00E05ABE" w:rsidP="00E05ABE">
      <w:pPr>
        <w:pStyle w:val="Heading2"/>
      </w:pPr>
      <w:bookmarkStart w:id="10" w:name="_Toc166264888"/>
      <w:r>
        <w:t xml:space="preserve">3.4 </w:t>
      </w:r>
      <w:r w:rsidR="004A1174" w:rsidRPr="00B302C9">
        <w:t>Summary</w:t>
      </w:r>
      <w:bookmarkEnd w:id="10"/>
    </w:p>
    <w:p w14:paraId="70BA0709" w14:textId="77777777" w:rsidR="004A1174" w:rsidRDefault="004A1174" w:rsidP="004A1174">
      <w:pPr>
        <w:rPr>
          <w:b/>
          <w:bCs/>
          <w:sz w:val="32"/>
          <w:szCs w:val="32"/>
        </w:rPr>
      </w:pPr>
    </w:p>
    <w:p w14:paraId="21F11147" w14:textId="58390FB2" w:rsidR="004A1174" w:rsidRDefault="00895661" w:rsidP="004A1174">
      <w:r>
        <w:t>A quick statistical analysis of each variable in the dataset is displayed in the table below, which calculates the third quartile, mean, median, and min/max for each column. This aids in providing a statistical sneak peek at the dataset's appearance.</w:t>
      </w:r>
    </w:p>
    <w:p w14:paraId="383088D7" w14:textId="77777777" w:rsidR="004A1174" w:rsidRDefault="004A1174" w:rsidP="004A1174"/>
    <w:tbl>
      <w:tblPr>
        <w:tblW w:w="11482"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482"/>
      </w:tblGrid>
      <w:tr w:rsidR="005C3B96" w14:paraId="480D91E4" w14:textId="77777777" w:rsidTr="00A741E8">
        <w:trPr>
          <w:trHeight w:val="3124"/>
        </w:trPr>
        <w:tc>
          <w:tcPr>
            <w:tcW w:w="11482" w:type="dxa"/>
          </w:tcPr>
          <w:p w14:paraId="3B79C77B" w14:textId="77777777" w:rsidR="005C3B96" w:rsidRPr="005C3B96" w:rsidRDefault="005C3B96" w:rsidP="005C3B96">
            <w:pPr>
              <w:rPr>
                <w:rFonts w:ascii="Courier New" w:hAnsi="Courier New" w:cs="Courier New"/>
                <w:sz w:val="11"/>
                <w:szCs w:val="11"/>
              </w:rPr>
            </w:pPr>
            <w:proofErr w:type="spellStart"/>
            <w:r w:rsidRPr="005C3B96">
              <w:rPr>
                <w:rFonts w:ascii="Courier New" w:hAnsi="Courier New" w:cs="Courier New"/>
                <w:sz w:val="11"/>
                <w:szCs w:val="11"/>
              </w:rPr>
              <w:t>Marital.status</w:t>
            </w:r>
            <w:proofErr w:type="spellEnd"/>
            <w:r w:rsidRPr="005C3B96">
              <w:rPr>
                <w:rFonts w:ascii="Courier New" w:hAnsi="Courier New" w:cs="Courier New"/>
                <w:sz w:val="11"/>
                <w:szCs w:val="11"/>
              </w:rPr>
              <w:t xml:space="preserve">  </w:t>
            </w:r>
            <w:proofErr w:type="spellStart"/>
            <w:r w:rsidRPr="005C3B96">
              <w:rPr>
                <w:rFonts w:ascii="Courier New" w:hAnsi="Courier New" w:cs="Courier New"/>
                <w:sz w:val="11"/>
                <w:szCs w:val="11"/>
              </w:rPr>
              <w:t>Application.mode</w:t>
            </w:r>
            <w:proofErr w:type="spellEnd"/>
            <w:r w:rsidRPr="005C3B96">
              <w:rPr>
                <w:rFonts w:ascii="Courier New" w:hAnsi="Courier New" w:cs="Courier New"/>
                <w:sz w:val="11"/>
                <w:szCs w:val="11"/>
              </w:rPr>
              <w:t xml:space="preserve"> </w:t>
            </w:r>
            <w:proofErr w:type="spellStart"/>
            <w:r w:rsidRPr="005C3B96">
              <w:rPr>
                <w:rFonts w:ascii="Courier New" w:hAnsi="Courier New" w:cs="Courier New"/>
                <w:sz w:val="11"/>
                <w:szCs w:val="11"/>
              </w:rPr>
              <w:t>Application.order</w:t>
            </w:r>
            <w:proofErr w:type="spellEnd"/>
            <w:r w:rsidRPr="005C3B96">
              <w:rPr>
                <w:rFonts w:ascii="Courier New" w:hAnsi="Courier New" w:cs="Courier New"/>
                <w:sz w:val="11"/>
                <w:szCs w:val="11"/>
              </w:rPr>
              <w:t xml:space="preserve">     Course     </w:t>
            </w:r>
            <w:proofErr w:type="spellStart"/>
            <w:r w:rsidRPr="005C3B96">
              <w:rPr>
                <w:rFonts w:ascii="Courier New" w:hAnsi="Courier New" w:cs="Courier New"/>
                <w:sz w:val="11"/>
                <w:szCs w:val="11"/>
              </w:rPr>
              <w:t>Daytime.evening.attendance</w:t>
            </w:r>
            <w:proofErr w:type="spellEnd"/>
            <w:r w:rsidRPr="005C3B96">
              <w:rPr>
                <w:rFonts w:ascii="Courier New" w:hAnsi="Courier New" w:cs="Courier New"/>
                <w:sz w:val="11"/>
                <w:szCs w:val="11"/>
              </w:rPr>
              <w:t xml:space="preserve">. </w:t>
            </w:r>
            <w:proofErr w:type="spellStart"/>
            <w:r w:rsidRPr="005C3B96">
              <w:rPr>
                <w:rFonts w:ascii="Courier New" w:hAnsi="Courier New" w:cs="Courier New"/>
                <w:sz w:val="11"/>
                <w:szCs w:val="11"/>
              </w:rPr>
              <w:t>Previous.qualification</w:t>
            </w:r>
            <w:proofErr w:type="spellEnd"/>
            <w:r w:rsidRPr="005C3B96">
              <w:rPr>
                <w:rFonts w:ascii="Courier New" w:hAnsi="Courier New" w:cs="Courier New"/>
                <w:sz w:val="11"/>
                <w:szCs w:val="11"/>
              </w:rPr>
              <w:t xml:space="preserve"> </w:t>
            </w:r>
            <w:proofErr w:type="spellStart"/>
            <w:r w:rsidRPr="005C3B96">
              <w:rPr>
                <w:rFonts w:ascii="Courier New" w:hAnsi="Courier New" w:cs="Courier New"/>
                <w:sz w:val="11"/>
                <w:szCs w:val="11"/>
              </w:rPr>
              <w:t>Previous.qualification..grade</w:t>
            </w:r>
            <w:proofErr w:type="spellEnd"/>
            <w:r w:rsidRPr="005C3B96">
              <w:rPr>
                <w:rFonts w:ascii="Courier New" w:hAnsi="Courier New" w:cs="Courier New"/>
                <w:sz w:val="11"/>
                <w:szCs w:val="11"/>
              </w:rPr>
              <w:t xml:space="preserve">.  </w:t>
            </w:r>
            <w:proofErr w:type="spellStart"/>
            <w:r w:rsidRPr="005C3B96">
              <w:rPr>
                <w:rFonts w:ascii="Courier New" w:hAnsi="Courier New" w:cs="Courier New"/>
                <w:sz w:val="11"/>
                <w:szCs w:val="11"/>
              </w:rPr>
              <w:t>Nacionality</w:t>
            </w:r>
            <w:proofErr w:type="spellEnd"/>
            <w:r w:rsidRPr="005C3B96">
              <w:rPr>
                <w:rFonts w:ascii="Courier New" w:hAnsi="Courier New" w:cs="Courier New"/>
                <w:sz w:val="11"/>
                <w:szCs w:val="11"/>
              </w:rPr>
              <w:t xml:space="preserve">     </w:t>
            </w:r>
          </w:p>
          <w:p w14:paraId="49E69060"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in.   :1.000   Min.   : 1.00    Min.   :0.000     Min.   :  33   Min.   :0.0000              Min.   : 1.000         Min.   : 95.0                  Min.   :  1.000  </w:t>
            </w:r>
          </w:p>
          <w:p w14:paraId="2D3D92C9"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1st Qu.:1.000   1st Qu.: 1.00    1st Qu.:1.000     1st Qu.:9085   1st Qu.:1.0000              1st Qu.: 1.000         1st Qu.:125.0                  1st Qu.:  1.000  </w:t>
            </w:r>
          </w:p>
          <w:p w14:paraId="2E34EFAE"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edian :1.000   Median :17.00    Median :1.000     Median :9238   Median :1.0000              Median : 1.000         Median :133.1                  Median :  1.000  </w:t>
            </w:r>
          </w:p>
          <w:p w14:paraId="3FDBA4B4"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ean   :1.179   Mean   :18.67    Mean   :1.728     Mean   :8857   Mean   :0.8908              Mean   : 4.578         Mean   :132.6                  Mean   :  1.873  </w:t>
            </w:r>
          </w:p>
          <w:p w14:paraId="684A5399"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3rd Qu.:1.000   3rd Qu.:39.00    3rd Qu.:2.000     3rd Qu.:9556   3rd Qu.:1.0000              3rd Qu.: 1.000         3rd Qu.:140.0                  3rd Qu.:  1.000  </w:t>
            </w:r>
          </w:p>
          <w:p w14:paraId="0675F5FE"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ax.   :6.000   Max.   :57.00    Max.   :9.000     Max.   :9991   Max.   :1.0000              Max.   :43.000         Max.   :190.0                  Max.   :109.000  </w:t>
            </w:r>
          </w:p>
          <w:p w14:paraId="766AC9D7"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other.s.qualification Father.s.qualification Mother.s.occupation Father.s.occupation </w:t>
            </w:r>
            <w:proofErr w:type="spellStart"/>
            <w:r w:rsidRPr="005C3B96">
              <w:rPr>
                <w:rFonts w:ascii="Courier New" w:hAnsi="Courier New" w:cs="Courier New"/>
                <w:sz w:val="11"/>
                <w:szCs w:val="11"/>
              </w:rPr>
              <w:t>Admission.grade</w:t>
            </w:r>
            <w:proofErr w:type="spellEnd"/>
            <w:r w:rsidRPr="005C3B96">
              <w:rPr>
                <w:rFonts w:ascii="Courier New" w:hAnsi="Courier New" w:cs="Courier New"/>
                <w:sz w:val="11"/>
                <w:szCs w:val="11"/>
              </w:rPr>
              <w:t xml:space="preserve">   Displaced      </w:t>
            </w:r>
            <w:proofErr w:type="spellStart"/>
            <w:r w:rsidRPr="005C3B96">
              <w:rPr>
                <w:rFonts w:ascii="Courier New" w:hAnsi="Courier New" w:cs="Courier New"/>
                <w:sz w:val="11"/>
                <w:szCs w:val="11"/>
              </w:rPr>
              <w:t>Educational.special.needs</w:t>
            </w:r>
            <w:proofErr w:type="spellEnd"/>
            <w:r w:rsidRPr="005C3B96">
              <w:rPr>
                <w:rFonts w:ascii="Courier New" w:hAnsi="Courier New" w:cs="Courier New"/>
                <w:sz w:val="11"/>
                <w:szCs w:val="11"/>
              </w:rPr>
              <w:t xml:space="preserve">     Debtor      </w:t>
            </w:r>
          </w:p>
          <w:p w14:paraId="79CE42A0"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in.   : 1.00          Min.   : 1.00          Min.   :  0.00      Min.   :  0.00      Min.   : 95.0   Min.   :0.0000   Min.   :0.00000           Min.   :0.0000  </w:t>
            </w:r>
          </w:p>
          <w:p w14:paraId="78DEE830"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1st Qu.: 2.00          1st Qu.: 3.00          1st Qu.:  4.00      1st Qu.:  4.00      1st Qu.:117.9   1st Qu.:0.0000   1st Qu.:0.00000           1st Qu.:0.0000  </w:t>
            </w:r>
          </w:p>
          <w:p w14:paraId="1A7E6137"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edian :19.00          Median :19.00          Median :  5.00      Median :  7.00      Median :126.1   Median :1.0000   Median :0.00000           Median :0.0000  </w:t>
            </w:r>
          </w:p>
          <w:p w14:paraId="7D64447B"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ean   :19.56          Mean   :22.28          Mean   : 10.96      Mean   : 11.03      Mean   :127.0   Mean   :0.5484   Mean   :0.01153           Mean   :0.1137  </w:t>
            </w:r>
          </w:p>
          <w:p w14:paraId="0AA42A28"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3rd Qu.:37.00          3rd Qu.:37.00          3rd Qu.:  9.00      3rd Qu.:  9.00      3rd Qu.:134.8   3rd Qu.:1.0000   3rd Qu.:0.00000           3rd Qu.:0.0000  </w:t>
            </w:r>
          </w:p>
          <w:p w14:paraId="56F20397"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ax.   :44.00          Max.   :44.00          Max.   :194.00      Max.   :195.00      Max.   :190.0   Max.   :1.0000   Max.   :1.00000           Max.   :1.0000  </w:t>
            </w:r>
          </w:p>
          <w:p w14:paraId="1D80A780"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w:t>
            </w:r>
            <w:proofErr w:type="spellStart"/>
            <w:r w:rsidRPr="005C3B96">
              <w:rPr>
                <w:rFonts w:ascii="Courier New" w:hAnsi="Courier New" w:cs="Courier New"/>
                <w:sz w:val="11"/>
                <w:szCs w:val="11"/>
              </w:rPr>
              <w:t>Tuition.fees.up.to.date</w:t>
            </w:r>
            <w:proofErr w:type="spellEnd"/>
            <w:r w:rsidRPr="005C3B96">
              <w:rPr>
                <w:rFonts w:ascii="Courier New" w:hAnsi="Courier New" w:cs="Courier New"/>
                <w:sz w:val="11"/>
                <w:szCs w:val="11"/>
              </w:rPr>
              <w:t xml:space="preserve">     Gender       </w:t>
            </w:r>
            <w:proofErr w:type="spellStart"/>
            <w:r w:rsidRPr="005C3B96">
              <w:rPr>
                <w:rFonts w:ascii="Courier New" w:hAnsi="Courier New" w:cs="Courier New"/>
                <w:sz w:val="11"/>
                <w:szCs w:val="11"/>
              </w:rPr>
              <w:t>Scholarship.holder</w:t>
            </w:r>
            <w:proofErr w:type="spellEnd"/>
            <w:r w:rsidRPr="005C3B96">
              <w:rPr>
                <w:rFonts w:ascii="Courier New" w:hAnsi="Courier New" w:cs="Courier New"/>
                <w:sz w:val="11"/>
                <w:szCs w:val="11"/>
              </w:rPr>
              <w:t xml:space="preserve"> </w:t>
            </w:r>
            <w:proofErr w:type="spellStart"/>
            <w:r w:rsidRPr="005C3B96">
              <w:rPr>
                <w:rFonts w:ascii="Courier New" w:hAnsi="Courier New" w:cs="Courier New"/>
                <w:sz w:val="11"/>
                <w:szCs w:val="11"/>
              </w:rPr>
              <w:t>Age.at.enrollment</w:t>
            </w:r>
            <w:proofErr w:type="spellEnd"/>
            <w:r w:rsidRPr="005C3B96">
              <w:rPr>
                <w:rFonts w:ascii="Courier New" w:hAnsi="Courier New" w:cs="Courier New"/>
                <w:sz w:val="11"/>
                <w:szCs w:val="11"/>
              </w:rPr>
              <w:t xml:space="preserve"> International     Curricular.units.1st.sem..credited. Curricular.units.1st.sem..enrolled.</w:t>
            </w:r>
          </w:p>
          <w:p w14:paraId="6BA6A5B3"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in.   :0.0000          Min.   :0.0000   Min.   :0.0000     Min.   :17.00     Min.   :0.00000   Min.   : 0.00                       Min.   : 0.000                     </w:t>
            </w:r>
          </w:p>
          <w:p w14:paraId="732FB9D0"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1st Qu.:1.0000          1st Qu.:0.0000   1st Qu.:0.0000     1st Qu.:19.00     1st Qu.:0.00000   1st Qu.: 0.00                       1st Qu.: 5.000                     </w:t>
            </w:r>
          </w:p>
          <w:p w14:paraId="08F84F16"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edian :1.0000          Median :0.0000   Median :0.0000     Median :20.00     Median :0.00000   Median : 0.00                       Median : 6.000                     </w:t>
            </w:r>
          </w:p>
          <w:p w14:paraId="38FEAF79"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Mean   :0.8807          Mean   :0.3517   Mean   :0.2484     Mean   :23.27     Mean   :0.02486   Mean   : 0.71                       Mean   : 6.271                     </w:t>
            </w:r>
          </w:p>
          <w:p w14:paraId="1D9E7C71" w14:textId="77777777" w:rsidR="005C3B96" w:rsidRPr="005C3B96" w:rsidRDefault="005C3B96" w:rsidP="005C3B96">
            <w:pPr>
              <w:rPr>
                <w:rFonts w:ascii="Courier New" w:hAnsi="Courier New" w:cs="Courier New"/>
                <w:sz w:val="11"/>
                <w:szCs w:val="11"/>
              </w:rPr>
            </w:pPr>
            <w:r w:rsidRPr="005C3B96">
              <w:rPr>
                <w:rFonts w:ascii="Courier New" w:hAnsi="Courier New" w:cs="Courier New"/>
                <w:sz w:val="11"/>
                <w:szCs w:val="11"/>
              </w:rPr>
              <w:t xml:space="preserve"> 3rd Qu.:1.0000          3rd Qu.:1.0000   3rd Qu.:0.0000     3rd Qu.:25.00     3rd Qu.:0.00000   3rd Qu.: 0.00                       3rd Qu.: 7.000                     </w:t>
            </w:r>
          </w:p>
          <w:p w14:paraId="14381F18" w14:textId="6418B977" w:rsidR="005C3B96" w:rsidRPr="005C3B96" w:rsidRDefault="005C3B96" w:rsidP="005C3B96">
            <w:pPr>
              <w:rPr>
                <w:rFonts w:ascii="Courier New" w:hAnsi="Courier New" w:cs="Courier New"/>
                <w:sz w:val="10"/>
                <w:szCs w:val="10"/>
              </w:rPr>
            </w:pPr>
            <w:r w:rsidRPr="005C3B96">
              <w:rPr>
                <w:rFonts w:ascii="Courier New" w:hAnsi="Courier New" w:cs="Courier New"/>
                <w:sz w:val="11"/>
                <w:szCs w:val="11"/>
              </w:rPr>
              <w:t xml:space="preserve"> Max.   :1.0000          Max.   :1.0000   Max.   :1.0000     Max.   :70.00     Max.   :1.00000   Max.   :20.00                       Max.   :26.000</w:t>
            </w:r>
            <w:r w:rsidRPr="005C3B96">
              <w:rPr>
                <w:rFonts w:ascii="Courier New" w:hAnsi="Courier New" w:cs="Courier New"/>
                <w:sz w:val="10"/>
                <w:szCs w:val="10"/>
              </w:rPr>
              <w:t xml:space="preserve">           </w:t>
            </w:r>
          </w:p>
        </w:tc>
      </w:tr>
    </w:tbl>
    <w:p w14:paraId="7090F52C" w14:textId="0137CF8D" w:rsidR="004A1174" w:rsidRDefault="004A1174" w:rsidP="004A1174"/>
    <w:p w14:paraId="041A9B4A" w14:textId="77777777" w:rsidR="004A1174" w:rsidRDefault="004A1174" w:rsidP="004A1174"/>
    <w:p w14:paraId="0BC41491" w14:textId="77777777" w:rsidR="004A1174" w:rsidRDefault="004A1174" w:rsidP="004A1174"/>
    <w:p w14:paraId="7C55B85E" w14:textId="77777777" w:rsidR="004A1174" w:rsidRDefault="004A1174" w:rsidP="004A1174"/>
    <w:p w14:paraId="7F8EE91A" w14:textId="48D44907" w:rsidR="004A1174" w:rsidRPr="00B302C9" w:rsidRDefault="00E05ABE" w:rsidP="00E05ABE">
      <w:pPr>
        <w:pStyle w:val="Heading2"/>
      </w:pPr>
      <w:bookmarkStart w:id="11" w:name="_Toc166264889"/>
      <w:r>
        <w:lastRenderedPageBreak/>
        <w:t xml:space="preserve">3.5 </w:t>
      </w:r>
      <w:r w:rsidR="004A1174" w:rsidRPr="00B302C9">
        <w:t>Checking for missing values</w:t>
      </w:r>
      <w:bookmarkEnd w:id="11"/>
      <w:r w:rsidR="004A1174" w:rsidRPr="00B302C9">
        <w:t xml:space="preserve"> </w:t>
      </w:r>
    </w:p>
    <w:p w14:paraId="28918D7F" w14:textId="2ADB70A2" w:rsidR="004A1174" w:rsidRPr="00855751" w:rsidRDefault="00AA38DC" w:rsidP="004A1174">
      <w:pPr>
        <w:pStyle w:val="NormalWeb"/>
        <w:jc w:val="both"/>
      </w:pPr>
      <w:r w:rsidRPr="00AA38DC">
        <w:t>To check the missing values the Amelia library function was called. This highlights the locations of missing values throughout the dataset and creates a visual representation of the missingness map for the complete data frame. As every datapoint in this dataset was complete, there was no missing data.</w:t>
      </w:r>
    </w:p>
    <w:p w14:paraId="324D3170" w14:textId="2C97B06B" w:rsidR="004A1174" w:rsidRDefault="007C1221" w:rsidP="004A1174">
      <w:r>
        <w:rPr>
          <w:noProof/>
        </w:rPr>
        <w:drawing>
          <wp:inline distT="0" distB="0" distL="0" distR="0" wp14:anchorId="5257C1C7" wp14:editId="31ADFE81">
            <wp:extent cx="5731510" cy="3741420"/>
            <wp:effectExtent l="0" t="0" r="0" b="5080"/>
            <wp:docPr id="1245954361" name="Picture 3" descr="A blue squar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954361" name="Picture 3" descr="A blue square with white 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741420"/>
                    </a:xfrm>
                    <a:prstGeom prst="rect">
                      <a:avLst/>
                    </a:prstGeom>
                  </pic:spPr>
                </pic:pic>
              </a:graphicData>
            </a:graphic>
          </wp:inline>
        </w:drawing>
      </w:r>
    </w:p>
    <w:p w14:paraId="566E627D" w14:textId="77777777" w:rsidR="004A1174" w:rsidRDefault="004A1174" w:rsidP="004A1174"/>
    <w:p w14:paraId="63C53637" w14:textId="77777777" w:rsidR="004A1174" w:rsidRDefault="004A1174" w:rsidP="004A1174"/>
    <w:p w14:paraId="1FBDCFE6" w14:textId="77777777" w:rsidR="004A1174" w:rsidRDefault="004A1174" w:rsidP="004A1174"/>
    <w:p w14:paraId="4FDD5DF4" w14:textId="77777777" w:rsidR="004A1174" w:rsidRDefault="004A1174" w:rsidP="004A1174"/>
    <w:p w14:paraId="7A6A4AB4" w14:textId="77777777" w:rsidR="004A1174" w:rsidRDefault="004A1174" w:rsidP="004A1174"/>
    <w:p w14:paraId="5AC0DF43" w14:textId="77777777" w:rsidR="004A1174" w:rsidRDefault="004A1174" w:rsidP="004A1174"/>
    <w:p w14:paraId="3442018E" w14:textId="77777777" w:rsidR="004A1174" w:rsidRDefault="004A1174" w:rsidP="004A1174"/>
    <w:p w14:paraId="634273DC" w14:textId="77777777" w:rsidR="004A1174" w:rsidRDefault="004A1174" w:rsidP="004A1174"/>
    <w:p w14:paraId="02B103F7" w14:textId="77777777" w:rsidR="005C3B96" w:rsidRDefault="005C3B96" w:rsidP="004A1174">
      <w:pPr>
        <w:rPr>
          <w:b/>
          <w:bCs/>
        </w:rPr>
      </w:pPr>
    </w:p>
    <w:p w14:paraId="680A6735" w14:textId="77777777" w:rsidR="005C3B96" w:rsidRDefault="005C3B96" w:rsidP="004A1174">
      <w:pPr>
        <w:rPr>
          <w:b/>
          <w:bCs/>
        </w:rPr>
      </w:pPr>
    </w:p>
    <w:p w14:paraId="43F80EB6" w14:textId="77777777" w:rsidR="005C3B96" w:rsidRDefault="005C3B96" w:rsidP="004A1174">
      <w:pPr>
        <w:rPr>
          <w:b/>
          <w:bCs/>
        </w:rPr>
      </w:pPr>
    </w:p>
    <w:p w14:paraId="5FEAC480" w14:textId="77777777" w:rsidR="005C3B96" w:rsidRDefault="005C3B96" w:rsidP="004A1174">
      <w:pPr>
        <w:rPr>
          <w:b/>
          <w:bCs/>
        </w:rPr>
      </w:pPr>
    </w:p>
    <w:p w14:paraId="18EE3980" w14:textId="77777777" w:rsidR="005C3B96" w:rsidRDefault="005C3B96" w:rsidP="004A1174">
      <w:pPr>
        <w:rPr>
          <w:b/>
          <w:bCs/>
        </w:rPr>
      </w:pPr>
    </w:p>
    <w:p w14:paraId="2B134915" w14:textId="77777777" w:rsidR="005C3B96" w:rsidRDefault="005C3B96" w:rsidP="004A1174">
      <w:pPr>
        <w:rPr>
          <w:b/>
          <w:bCs/>
        </w:rPr>
      </w:pPr>
    </w:p>
    <w:p w14:paraId="50DB3A6D" w14:textId="77777777" w:rsidR="005C3B96" w:rsidRDefault="005C3B96" w:rsidP="004A1174">
      <w:pPr>
        <w:rPr>
          <w:b/>
          <w:bCs/>
        </w:rPr>
      </w:pPr>
    </w:p>
    <w:p w14:paraId="68561852" w14:textId="77777777" w:rsidR="005C3B96" w:rsidRDefault="005C3B96" w:rsidP="004A1174">
      <w:pPr>
        <w:rPr>
          <w:b/>
          <w:bCs/>
        </w:rPr>
      </w:pPr>
    </w:p>
    <w:p w14:paraId="12FA3374" w14:textId="77777777" w:rsidR="005C3B96" w:rsidRDefault="005C3B96" w:rsidP="004A1174">
      <w:pPr>
        <w:rPr>
          <w:b/>
          <w:bCs/>
        </w:rPr>
      </w:pPr>
    </w:p>
    <w:p w14:paraId="1ABE833E" w14:textId="77777777" w:rsidR="005C3B96" w:rsidRDefault="005C3B96" w:rsidP="004A1174">
      <w:pPr>
        <w:rPr>
          <w:b/>
          <w:bCs/>
        </w:rPr>
      </w:pPr>
    </w:p>
    <w:p w14:paraId="187A3924" w14:textId="77777777" w:rsidR="005C3B96" w:rsidRDefault="005C3B96" w:rsidP="004A1174">
      <w:pPr>
        <w:rPr>
          <w:b/>
          <w:bCs/>
        </w:rPr>
      </w:pPr>
    </w:p>
    <w:p w14:paraId="1D617A77" w14:textId="77777777" w:rsidR="005C3B96" w:rsidRDefault="005C3B96" w:rsidP="004A1174">
      <w:pPr>
        <w:rPr>
          <w:b/>
          <w:bCs/>
        </w:rPr>
      </w:pPr>
    </w:p>
    <w:p w14:paraId="0D51D4B0" w14:textId="77777777" w:rsidR="005C3B96" w:rsidRDefault="005C3B96" w:rsidP="004A1174">
      <w:pPr>
        <w:rPr>
          <w:b/>
          <w:bCs/>
        </w:rPr>
      </w:pPr>
    </w:p>
    <w:p w14:paraId="4E68A040" w14:textId="77777777" w:rsidR="005C3B96" w:rsidRDefault="005C3B96" w:rsidP="004A1174">
      <w:pPr>
        <w:rPr>
          <w:b/>
          <w:bCs/>
        </w:rPr>
      </w:pPr>
    </w:p>
    <w:p w14:paraId="763A25E7" w14:textId="77777777" w:rsidR="005C3B96" w:rsidRDefault="005C3B96" w:rsidP="004A1174">
      <w:pPr>
        <w:rPr>
          <w:b/>
          <w:bCs/>
        </w:rPr>
      </w:pPr>
    </w:p>
    <w:p w14:paraId="6759FA8F" w14:textId="77777777" w:rsidR="005C3B96" w:rsidRDefault="005C3B96" w:rsidP="004A1174">
      <w:pPr>
        <w:rPr>
          <w:b/>
          <w:bCs/>
        </w:rPr>
      </w:pPr>
    </w:p>
    <w:p w14:paraId="2BAA0F25" w14:textId="77777777" w:rsidR="005C3B96" w:rsidRDefault="005C3B96" w:rsidP="004A1174">
      <w:pPr>
        <w:rPr>
          <w:b/>
          <w:bCs/>
        </w:rPr>
      </w:pPr>
    </w:p>
    <w:p w14:paraId="2EDF330E" w14:textId="77777777" w:rsidR="005C3B96" w:rsidRDefault="005C3B96" w:rsidP="004A1174">
      <w:pPr>
        <w:rPr>
          <w:b/>
          <w:bCs/>
        </w:rPr>
      </w:pPr>
    </w:p>
    <w:p w14:paraId="7F267FA4" w14:textId="77777777" w:rsidR="005C3B96" w:rsidRDefault="005C3B96" w:rsidP="004A1174">
      <w:pPr>
        <w:rPr>
          <w:b/>
          <w:bCs/>
        </w:rPr>
      </w:pPr>
    </w:p>
    <w:p w14:paraId="07639F82" w14:textId="13F29F6B" w:rsidR="004A1174" w:rsidRPr="00B302C9" w:rsidRDefault="00E05ABE" w:rsidP="00E05ABE">
      <w:pPr>
        <w:pStyle w:val="Heading1"/>
      </w:pPr>
      <w:bookmarkStart w:id="12" w:name="_Toc166264890"/>
      <w:r>
        <w:t xml:space="preserve">4.0 </w:t>
      </w:r>
      <w:r w:rsidR="004A1174" w:rsidRPr="00B302C9">
        <w:t>Correlation Matrix</w:t>
      </w:r>
      <w:bookmarkEnd w:id="12"/>
      <w:r w:rsidR="004A1174" w:rsidRPr="00B302C9">
        <w:tab/>
      </w:r>
    </w:p>
    <w:p w14:paraId="13EAF6E0" w14:textId="77777777" w:rsidR="004A1174" w:rsidRDefault="004A1174" w:rsidP="004A1174">
      <w:pPr>
        <w:rPr>
          <w:b/>
          <w:bCs/>
        </w:rPr>
      </w:pPr>
    </w:p>
    <w:p w14:paraId="380DAF24" w14:textId="77777777" w:rsidR="004A1174" w:rsidRDefault="004A1174" w:rsidP="004A1174">
      <w:pPr>
        <w:rPr>
          <w:b/>
          <w:bCs/>
        </w:rPr>
      </w:pPr>
      <w:r>
        <w:rPr>
          <w:b/>
          <w:bCs/>
          <w:noProof/>
        </w:rPr>
        <w:drawing>
          <wp:inline distT="0" distB="0" distL="0" distR="0" wp14:anchorId="67302FAD" wp14:editId="3EA1FA35">
            <wp:extent cx="6059756" cy="4082415"/>
            <wp:effectExtent l="0" t="0" r="0" b="0"/>
            <wp:docPr id="1749544274" name="Picture 3" descr="A diagram showing the results of a statistical analysi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44274" name="Picture 3" descr="A diagram showing the results of a statistical analysi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71798" cy="4090528"/>
                    </a:xfrm>
                    <a:prstGeom prst="rect">
                      <a:avLst/>
                    </a:prstGeom>
                  </pic:spPr>
                </pic:pic>
              </a:graphicData>
            </a:graphic>
          </wp:inline>
        </w:drawing>
      </w:r>
    </w:p>
    <w:p w14:paraId="0004C1A9" w14:textId="77777777" w:rsidR="004A1174" w:rsidRDefault="004A1174" w:rsidP="004A1174">
      <w:pPr>
        <w:rPr>
          <w:b/>
          <w:bCs/>
        </w:rPr>
      </w:pPr>
    </w:p>
    <w:p w14:paraId="5186321B" w14:textId="77777777" w:rsidR="004A1174" w:rsidRDefault="004A1174" w:rsidP="004A1174">
      <w:pPr>
        <w:rPr>
          <w:b/>
          <w:bCs/>
        </w:rPr>
      </w:pPr>
    </w:p>
    <w:p w14:paraId="5745FF0D" w14:textId="58A1493B" w:rsidR="004A1174" w:rsidRPr="00AA38DC" w:rsidRDefault="00AA38DC" w:rsidP="004A1174">
      <w:pPr>
        <w:rPr>
          <w:rFonts w:ascii="Times New Roman" w:hAnsi="Times New Roman" w:cs="Times New Roman"/>
          <w:b/>
          <w:bCs/>
        </w:rPr>
      </w:pPr>
      <w:r w:rsidRPr="00AA38DC">
        <w:rPr>
          <w:rFonts w:ascii="Times New Roman" w:hAnsi="Times New Roman" w:cs="Times New Roman"/>
        </w:rPr>
        <w:t>The correlation matrix displays the variables that are negatively correlated with red circle dots and the positively correlated variables with blue circle dots. The variables curricular.units.1st.semeter.</w:t>
      </w:r>
      <w:r w:rsidR="003C36FA">
        <w:rPr>
          <w:rFonts w:ascii="Times New Roman" w:hAnsi="Times New Roman" w:cs="Times New Roman"/>
        </w:rPr>
        <w:t>c</w:t>
      </w:r>
      <w:r w:rsidRPr="00AA38DC">
        <w:rPr>
          <w:rFonts w:ascii="Times New Roman" w:hAnsi="Times New Roman" w:cs="Times New Roman"/>
        </w:rPr>
        <w:t>redited, curricular.units.1st.semeter.enrolled, and curricular.units.1st.semeters.approved are positively or negatively associated. But when I worked on the model, I chose to utilize them all because, with the exception of extent, they are all somewhat correlated with the dependent variable. I also decided to utilize all the variables since I discovered that if I only used some of them, there would be overfitting while testing the models.</w:t>
      </w:r>
    </w:p>
    <w:p w14:paraId="3356758F" w14:textId="77777777" w:rsidR="004A1174" w:rsidRDefault="004A1174" w:rsidP="004A1174"/>
    <w:p w14:paraId="16E8AEA4" w14:textId="77777777" w:rsidR="004A1174" w:rsidRDefault="004A1174" w:rsidP="004A1174"/>
    <w:p w14:paraId="77808C30" w14:textId="77777777" w:rsidR="004A1174" w:rsidRDefault="004A1174" w:rsidP="004A1174"/>
    <w:p w14:paraId="198EF9A3" w14:textId="77777777" w:rsidR="004A1174" w:rsidRDefault="004A1174" w:rsidP="004A1174"/>
    <w:p w14:paraId="1D0BA0C8" w14:textId="77777777" w:rsidR="004A1174" w:rsidRDefault="004A1174" w:rsidP="004A1174"/>
    <w:p w14:paraId="6223E5D5" w14:textId="77777777" w:rsidR="004A1174" w:rsidRDefault="004A1174" w:rsidP="004A1174"/>
    <w:p w14:paraId="4D703405" w14:textId="77777777" w:rsidR="004A1174" w:rsidRPr="00855751" w:rsidRDefault="004A1174" w:rsidP="004A1174">
      <w:pPr>
        <w:rPr>
          <w:rFonts w:ascii="Times New Roman" w:hAnsi="Times New Roman" w:cs="Times New Roman"/>
        </w:rPr>
      </w:pPr>
    </w:p>
    <w:p w14:paraId="64888D63" w14:textId="77777777" w:rsidR="004A1174" w:rsidRPr="00855751" w:rsidRDefault="004A1174" w:rsidP="004A1174">
      <w:pPr>
        <w:rPr>
          <w:rFonts w:ascii="Times New Roman" w:hAnsi="Times New Roman" w:cs="Times New Roman"/>
        </w:rPr>
      </w:pPr>
    </w:p>
    <w:p w14:paraId="0EB3DBFE" w14:textId="77777777" w:rsidR="005C3B96" w:rsidRDefault="005C3B96" w:rsidP="004A1174">
      <w:pPr>
        <w:rPr>
          <w:rFonts w:cs="Times New Roman"/>
          <w:b/>
          <w:bCs/>
        </w:rPr>
      </w:pPr>
    </w:p>
    <w:p w14:paraId="3DA0A1DE" w14:textId="77777777" w:rsidR="005C3B96" w:rsidRDefault="005C3B96" w:rsidP="004A1174">
      <w:pPr>
        <w:rPr>
          <w:rFonts w:cs="Times New Roman"/>
          <w:b/>
          <w:bCs/>
        </w:rPr>
      </w:pPr>
    </w:p>
    <w:p w14:paraId="69F9F6FB" w14:textId="77777777" w:rsidR="005C3B96" w:rsidRDefault="005C3B96" w:rsidP="004A1174">
      <w:pPr>
        <w:rPr>
          <w:rFonts w:cs="Times New Roman"/>
          <w:b/>
          <w:bCs/>
        </w:rPr>
      </w:pPr>
    </w:p>
    <w:p w14:paraId="45D5C2DE" w14:textId="77777777" w:rsidR="005C3B96" w:rsidRDefault="005C3B96" w:rsidP="004A1174">
      <w:pPr>
        <w:rPr>
          <w:rFonts w:cs="Times New Roman"/>
          <w:b/>
          <w:bCs/>
        </w:rPr>
      </w:pPr>
    </w:p>
    <w:p w14:paraId="34D15730" w14:textId="77777777" w:rsidR="005C3B96" w:rsidRDefault="005C3B96" w:rsidP="004A1174">
      <w:pPr>
        <w:rPr>
          <w:rFonts w:cs="Times New Roman"/>
          <w:b/>
          <w:bCs/>
        </w:rPr>
      </w:pPr>
    </w:p>
    <w:p w14:paraId="59C201A7" w14:textId="77777777" w:rsidR="005C3B96" w:rsidRDefault="005C3B96" w:rsidP="004A1174">
      <w:pPr>
        <w:rPr>
          <w:rFonts w:cs="Times New Roman"/>
          <w:b/>
          <w:bCs/>
        </w:rPr>
      </w:pPr>
    </w:p>
    <w:p w14:paraId="65A50C8B" w14:textId="28D3B156" w:rsidR="004A1174" w:rsidRPr="00B302C9" w:rsidRDefault="00E05ABE" w:rsidP="00E05ABE">
      <w:pPr>
        <w:pStyle w:val="Heading1"/>
      </w:pPr>
      <w:bookmarkStart w:id="13" w:name="_Toc166264891"/>
      <w:r>
        <w:t xml:space="preserve">5.0 </w:t>
      </w:r>
      <w:r w:rsidR="004A1174" w:rsidRPr="00B302C9">
        <w:t>MIN &amp; MAX Normalization</w:t>
      </w:r>
      <w:bookmarkEnd w:id="13"/>
    </w:p>
    <w:p w14:paraId="0CFB55D4" w14:textId="77777777" w:rsidR="005C3B96" w:rsidRPr="00A71A43" w:rsidRDefault="005C3B96" w:rsidP="004A1174">
      <w:pPr>
        <w:rPr>
          <w:rFonts w:cs="Times New Roman"/>
          <w:b/>
          <w:bCs/>
        </w:rPr>
      </w:pPr>
    </w:p>
    <w:p w14:paraId="07DF1AD3" w14:textId="77777777" w:rsidR="004A1174" w:rsidRPr="00855751" w:rsidRDefault="004A1174" w:rsidP="004A1174">
      <w:pPr>
        <w:rPr>
          <w:rFonts w:ascii="Times New Roman" w:hAnsi="Times New Roman" w:cs="Times New Roman"/>
        </w:rPr>
      </w:pPr>
      <w:r w:rsidRPr="00855751">
        <w:rPr>
          <w:rFonts w:ascii="Times New Roman" w:hAnsi="Times New Roman" w:cs="Times New Roman"/>
        </w:rPr>
        <w:t>Min/Max Normalization is a data pre-processing technique used to normalize the range of independent variables or features of data. It is also known as data normalization. The purpose is to ensure that all variables contribute equally to the model and to prevent features with large values.</w:t>
      </w:r>
    </w:p>
    <w:p w14:paraId="1514BA77" w14:textId="77777777" w:rsidR="004A1174" w:rsidRPr="003C36FA" w:rsidRDefault="004A1174" w:rsidP="004A1174">
      <w:pPr>
        <w:rPr>
          <w:rFonts w:ascii="Times New Roman" w:hAnsi="Times New Roman" w:cs="Times New Roman"/>
        </w:rPr>
      </w:pPr>
    </w:p>
    <w:p w14:paraId="57422858" w14:textId="6C6F5256" w:rsidR="004A1174" w:rsidRPr="003C36FA" w:rsidRDefault="004A1174" w:rsidP="004A1174">
      <w:pPr>
        <w:rPr>
          <w:rFonts w:ascii="Times New Roman" w:hAnsi="Times New Roman" w:cs="Times New Roman"/>
        </w:rPr>
      </w:pPr>
      <w:r w:rsidRPr="003C36FA">
        <w:rPr>
          <w:rFonts w:ascii="Times New Roman" w:hAnsi="Times New Roman" w:cs="Times New Roman"/>
        </w:rPr>
        <w:t>Boxplot of the normalize data, displayed a lot of outliers</w:t>
      </w:r>
      <w:r w:rsidR="003C36FA" w:rsidRPr="003C36FA">
        <w:rPr>
          <w:rFonts w:ascii="Times New Roman" w:hAnsi="Times New Roman" w:cs="Times New Roman"/>
        </w:rPr>
        <w:t xml:space="preserve"> and some of the dataset shows no normalization, we will processed with taking all the variable, because removing them I believe it may after the performance of the model.</w:t>
      </w:r>
    </w:p>
    <w:p w14:paraId="20128BE4" w14:textId="77777777" w:rsidR="004A1174" w:rsidRDefault="004A1174" w:rsidP="004A1174"/>
    <w:p w14:paraId="028D6E18" w14:textId="77777777" w:rsidR="004A1174" w:rsidRDefault="004A1174" w:rsidP="004A1174">
      <w:r>
        <w:rPr>
          <w:noProof/>
        </w:rPr>
        <w:drawing>
          <wp:inline distT="0" distB="0" distL="0" distR="0" wp14:anchorId="67088E7B" wp14:editId="4E4EEC9C">
            <wp:extent cx="5731510" cy="3577590"/>
            <wp:effectExtent l="0" t="0" r="0" b="3810"/>
            <wp:docPr id="1393631409" name="Picture 1" descr="A graph showing the number of people in the same dire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631409" name="Picture 1" descr="A graph showing the number of people in the same direction&#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577590"/>
                    </a:xfrm>
                    <a:prstGeom prst="rect">
                      <a:avLst/>
                    </a:prstGeom>
                  </pic:spPr>
                </pic:pic>
              </a:graphicData>
            </a:graphic>
          </wp:inline>
        </w:drawing>
      </w:r>
    </w:p>
    <w:p w14:paraId="06C52E0B" w14:textId="77777777" w:rsidR="004A1174" w:rsidRDefault="004A1174" w:rsidP="004A1174"/>
    <w:p w14:paraId="55840CA0" w14:textId="77777777" w:rsidR="004A1174" w:rsidRDefault="004A1174" w:rsidP="004A1174"/>
    <w:p w14:paraId="45E54289" w14:textId="77777777" w:rsidR="004A1174" w:rsidRDefault="004A1174" w:rsidP="004A1174"/>
    <w:p w14:paraId="402DC86B" w14:textId="77777777" w:rsidR="005C3B96" w:rsidRDefault="005C3B96" w:rsidP="004A1174"/>
    <w:p w14:paraId="2823BA60" w14:textId="77777777" w:rsidR="005C3B96" w:rsidRDefault="005C3B96" w:rsidP="004A1174"/>
    <w:p w14:paraId="24F8C655" w14:textId="77777777" w:rsidR="005C3B96" w:rsidRDefault="005C3B96" w:rsidP="004A1174"/>
    <w:p w14:paraId="2950AE81" w14:textId="77777777" w:rsidR="005C3B96" w:rsidRDefault="005C3B96" w:rsidP="004A1174"/>
    <w:p w14:paraId="0B2B50BA" w14:textId="77777777" w:rsidR="005C3B96" w:rsidRDefault="005C3B96" w:rsidP="004A1174"/>
    <w:p w14:paraId="6F0E8540" w14:textId="77777777" w:rsidR="005C3B96" w:rsidRDefault="005C3B96" w:rsidP="004A1174"/>
    <w:p w14:paraId="71A803A5" w14:textId="77777777" w:rsidR="005C3B96" w:rsidRDefault="005C3B96" w:rsidP="004A1174"/>
    <w:p w14:paraId="134E0398" w14:textId="77777777" w:rsidR="005C3B96" w:rsidRDefault="005C3B96" w:rsidP="004A1174"/>
    <w:p w14:paraId="397B8161" w14:textId="77777777" w:rsidR="005C3B96" w:rsidRDefault="005C3B96" w:rsidP="004A1174"/>
    <w:p w14:paraId="124943B1" w14:textId="77777777" w:rsidR="005C3B96" w:rsidRDefault="005C3B96" w:rsidP="004A1174"/>
    <w:p w14:paraId="3D1BAE97" w14:textId="77777777" w:rsidR="005C3B96" w:rsidRDefault="005C3B96" w:rsidP="004A1174"/>
    <w:p w14:paraId="77051215" w14:textId="77777777" w:rsidR="005C3B96" w:rsidRDefault="005C3B96" w:rsidP="004A1174"/>
    <w:p w14:paraId="7565A932" w14:textId="77777777" w:rsidR="005C3B96" w:rsidRDefault="005C3B96" w:rsidP="004A1174"/>
    <w:p w14:paraId="49C9AD82" w14:textId="77777777" w:rsidR="005C3B96" w:rsidRDefault="005C3B96" w:rsidP="004A1174"/>
    <w:p w14:paraId="07366C52" w14:textId="315370E5" w:rsidR="004A1174" w:rsidRPr="00B302C9" w:rsidRDefault="00E05ABE" w:rsidP="00E05ABE">
      <w:pPr>
        <w:pStyle w:val="Heading1"/>
      </w:pPr>
      <w:bookmarkStart w:id="14" w:name="_Toc166264892"/>
      <w:r>
        <w:t xml:space="preserve">6.0 </w:t>
      </w:r>
      <w:r w:rsidR="004A1174" w:rsidRPr="00B302C9">
        <w:t>Pie Chart Of The Dependent Variable</w:t>
      </w:r>
      <w:bookmarkEnd w:id="14"/>
    </w:p>
    <w:p w14:paraId="2828033D" w14:textId="77777777" w:rsidR="005C3B96" w:rsidRPr="00F13E9E" w:rsidRDefault="005C3B96" w:rsidP="004A1174">
      <w:pPr>
        <w:rPr>
          <w:b/>
          <w:bCs/>
          <w:sz w:val="32"/>
          <w:szCs w:val="32"/>
        </w:rPr>
      </w:pPr>
    </w:p>
    <w:p w14:paraId="4DE64481" w14:textId="77777777" w:rsidR="004A1174" w:rsidRDefault="004A1174" w:rsidP="004A1174">
      <w:r>
        <w:t xml:space="preserve">This chart </w:t>
      </w:r>
      <w:proofErr w:type="gramStart"/>
      <w:r>
        <w:t>show</w:t>
      </w:r>
      <w:proofErr w:type="gramEnd"/>
      <w:r>
        <w:t xml:space="preserve"> the contribution of observation within the dependent variable “Target”</w:t>
      </w:r>
    </w:p>
    <w:p w14:paraId="15DEE3FB" w14:textId="77777777" w:rsidR="004A1174" w:rsidRDefault="004A1174" w:rsidP="004A1174"/>
    <w:p w14:paraId="22DCC2DE" w14:textId="77777777" w:rsidR="004A1174" w:rsidRPr="00715897" w:rsidRDefault="004A1174" w:rsidP="004A1174">
      <w:r>
        <w:rPr>
          <w:noProof/>
        </w:rPr>
        <w:drawing>
          <wp:inline distT="0" distB="0" distL="0" distR="0" wp14:anchorId="44D7F40A" wp14:editId="2BB9F588">
            <wp:extent cx="6002215" cy="3960026"/>
            <wp:effectExtent l="0" t="0" r="5080" b="2540"/>
            <wp:docPr id="344115951" name="Picture 2" descr="A diagram with numbers and a circ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15951" name="Picture 2" descr="A diagram with numbers and a circl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40227" cy="3985105"/>
                    </a:xfrm>
                    <a:prstGeom prst="rect">
                      <a:avLst/>
                    </a:prstGeom>
                  </pic:spPr>
                </pic:pic>
              </a:graphicData>
            </a:graphic>
          </wp:inline>
        </w:drawing>
      </w:r>
    </w:p>
    <w:p w14:paraId="0A2C7859" w14:textId="77777777" w:rsidR="004A1174" w:rsidRDefault="004A1174" w:rsidP="004A1174"/>
    <w:p w14:paraId="67119C90" w14:textId="77777777" w:rsidR="004A1174" w:rsidRDefault="004A1174" w:rsidP="004A1174"/>
    <w:p w14:paraId="29B01CED" w14:textId="77777777" w:rsidR="004A1174" w:rsidRDefault="004A1174" w:rsidP="004A1174"/>
    <w:p w14:paraId="6452770E" w14:textId="77777777" w:rsidR="004A1174" w:rsidRDefault="004A1174" w:rsidP="004A1174"/>
    <w:p w14:paraId="030F21CF" w14:textId="77777777" w:rsidR="005C3B96" w:rsidRDefault="005C3B96" w:rsidP="004A1174">
      <w:pPr>
        <w:rPr>
          <w:b/>
          <w:bCs/>
          <w:sz w:val="32"/>
          <w:szCs w:val="32"/>
        </w:rPr>
      </w:pPr>
    </w:p>
    <w:p w14:paraId="2609FCE1" w14:textId="77777777" w:rsidR="005C3B96" w:rsidRDefault="005C3B96" w:rsidP="004A1174">
      <w:pPr>
        <w:rPr>
          <w:b/>
          <w:bCs/>
          <w:sz w:val="32"/>
          <w:szCs w:val="32"/>
        </w:rPr>
      </w:pPr>
    </w:p>
    <w:p w14:paraId="254E4A40" w14:textId="77777777" w:rsidR="005C3B96" w:rsidRDefault="005C3B96" w:rsidP="004A1174">
      <w:pPr>
        <w:rPr>
          <w:b/>
          <w:bCs/>
          <w:sz w:val="32"/>
          <w:szCs w:val="32"/>
        </w:rPr>
      </w:pPr>
    </w:p>
    <w:p w14:paraId="112C0CA8" w14:textId="77777777" w:rsidR="005C3B96" w:rsidRDefault="005C3B96" w:rsidP="004A1174">
      <w:pPr>
        <w:rPr>
          <w:b/>
          <w:bCs/>
          <w:sz w:val="32"/>
          <w:szCs w:val="32"/>
        </w:rPr>
      </w:pPr>
    </w:p>
    <w:p w14:paraId="0B1B5E55" w14:textId="77777777" w:rsidR="005C3B96" w:rsidRDefault="005C3B96" w:rsidP="004A1174">
      <w:pPr>
        <w:rPr>
          <w:b/>
          <w:bCs/>
          <w:sz w:val="32"/>
          <w:szCs w:val="32"/>
        </w:rPr>
      </w:pPr>
    </w:p>
    <w:p w14:paraId="4BBAD19F" w14:textId="77777777" w:rsidR="005C3B96" w:rsidRDefault="005C3B96" w:rsidP="004A1174">
      <w:pPr>
        <w:rPr>
          <w:b/>
          <w:bCs/>
          <w:sz w:val="32"/>
          <w:szCs w:val="32"/>
        </w:rPr>
      </w:pPr>
    </w:p>
    <w:p w14:paraId="3CEE7749" w14:textId="77777777" w:rsidR="005C3B96" w:rsidRDefault="005C3B96" w:rsidP="004A1174">
      <w:pPr>
        <w:rPr>
          <w:b/>
          <w:bCs/>
          <w:sz w:val="32"/>
          <w:szCs w:val="32"/>
        </w:rPr>
      </w:pPr>
    </w:p>
    <w:p w14:paraId="2994E34D" w14:textId="77777777" w:rsidR="005C3B96" w:rsidRDefault="005C3B96" w:rsidP="004A1174">
      <w:pPr>
        <w:rPr>
          <w:b/>
          <w:bCs/>
          <w:sz w:val="32"/>
          <w:szCs w:val="32"/>
        </w:rPr>
      </w:pPr>
    </w:p>
    <w:p w14:paraId="7E65842F" w14:textId="77777777" w:rsidR="005C3B96" w:rsidRDefault="005C3B96" w:rsidP="004A1174">
      <w:pPr>
        <w:rPr>
          <w:b/>
          <w:bCs/>
          <w:sz w:val="32"/>
          <w:szCs w:val="32"/>
        </w:rPr>
      </w:pPr>
    </w:p>
    <w:p w14:paraId="4AAE2E73" w14:textId="470EA12C" w:rsidR="004A1174" w:rsidRPr="00B302C9" w:rsidRDefault="00E05ABE" w:rsidP="00E05ABE">
      <w:pPr>
        <w:pStyle w:val="Heading1"/>
      </w:pPr>
      <w:bookmarkStart w:id="15" w:name="_Toc166264893"/>
      <w:r>
        <w:t xml:space="preserve">7.0 </w:t>
      </w:r>
      <w:r w:rsidR="004A1174" w:rsidRPr="00B302C9">
        <w:t>Machine learning Model Building</w:t>
      </w:r>
      <w:bookmarkEnd w:id="15"/>
      <w:r w:rsidR="004A1174" w:rsidRPr="00B302C9">
        <w:t xml:space="preserve"> </w:t>
      </w:r>
    </w:p>
    <w:p w14:paraId="0651EAD2" w14:textId="77777777" w:rsidR="005C3B96" w:rsidRPr="00F13E9E" w:rsidRDefault="005C3B96" w:rsidP="004A1174">
      <w:pPr>
        <w:rPr>
          <w:b/>
          <w:bCs/>
          <w:sz w:val="32"/>
          <w:szCs w:val="32"/>
        </w:rPr>
      </w:pPr>
    </w:p>
    <w:p w14:paraId="1738CDDE" w14:textId="77777777" w:rsidR="004A1174" w:rsidRPr="00855751" w:rsidRDefault="004A1174" w:rsidP="00A741E8">
      <w:pPr>
        <w:jc w:val="both"/>
        <w:rPr>
          <w:rFonts w:ascii="Times New Roman" w:hAnsi="Times New Roman" w:cs="Times New Roman"/>
        </w:rPr>
      </w:pPr>
      <w:r w:rsidRPr="00855751">
        <w:rPr>
          <w:rFonts w:ascii="Times New Roman" w:hAnsi="Times New Roman" w:cs="Times New Roman"/>
        </w:rPr>
        <w:t>The student dataset was split into 80% training and 20% testing. This was done to ensure the model gets enough data to work with to avoid overfitting and to evaluate the performance of the model accurately.</w:t>
      </w:r>
    </w:p>
    <w:p w14:paraId="793E7A30" w14:textId="77777777" w:rsidR="004A1174" w:rsidRDefault="004A1174" w:rsidP="004A1174"/>
    <w:p w14:paraId="6CE27AA5" w14:textId="5FE36C93" w:rsidR="004A1174" w:rsidRPr="00B302C9" w:rsidRDefault="00E05ABE" w:rsidP="00E05ABE">
      <w:pPr>
        <w:pStyle w:val="Heading2"/>
      </w:pPr>
      <w:bookmarkStart w:id="16" w:name="_Toc166264894"/>
      <w:r>
        <w:t xml:space="preserve">7.1 </w:t>
      </w:r>
      <w:r w:rsidR="004A1174" w:rsidRPr="00B302C9">
        <w:t>Random Forest</w:t>
      </w:r>
      <w:bookmarkEnd w:id="16"/>
    </w:p>
    <w:p w14:paraId="1CFCF7C7" w14:textId="77777777" w:rsidR="00A741E8" w:rsidRPr="00A741E8" w:rsidRDefault="00A741E8" w:rsidP="004A1174"/>
    <w:p w14:paraId="47880BD8" w14:textId="77777777" w:rsidR="004A1174" w:rsidRPr="00A741E8" w:rsidRDefault="004A1174" w:rsidP="00A741E8">
      <w:pPr>
        <w:jc w:val="both"/>
        <w:rPr>
          <w:rFonts w:ascii="Times New Roman" w:hAnsi="Times New Roman" w:cs="Times New Roman"/>
          <w:sz w:val="22"/>
          <w:szCs w:val="22"/>
        </w:rPr>
      </w:pPr>
      <w:r w:rsidRPr="00A741E8">
        <w:rPr>
          <w:rFonts w:ascii="Times New Roman" w:hAnsi="Times New Roman" w:cs="Times New Roman"/>
        </w:rPr>
        <w:t>Random Forest model was use, showing and accuracy of 0.7774 and a kappa value of 0.6235 which is substantial. The cross-table below shows the amount of prediction the model got. It predicted 226 would drop out, which was correct, but E(36) and G(10) mean the Random Forest model predicted them wrongly. The same also goes Enrolled 54 were prided correctly, but D(21) and G(24) were false, and the graduate (G) got 408 correctly and D(37) and E(69) wrongly.</w:t>
      </w:r>
    </w:p>
    <w:p w14:paraId="493B39B5" w14:textId="77777777" w:rsidR="004A1174" w:rsidRDefault="004A1174" w:rsidP="004A1174"/>
    <w:p w14:paraId="542A6F4B" w14:textId="77777777" w:rsidR="004A1174" w:rsidRDefault="004A1174" w:rsidP="004A1174"/>
    <w:p w14:paraId="7AFC71E0" w14:textId="77777777" w:rsidR="004A1174" w:rsidRDefault="004A1174" w:rsidP="004A1174"/>
    <w:p w14:paraId="41A99237" w14:textId="77777777" w:rsidR="004A1174" w:rsidRDefault="004A1174" w:rsidP="004A1174"/>
    <w:tbl>
      <w:tblPr>
        <w:tblW w:w="9073"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73"/>
      </w:tblGrid>
      <w:tr w:rsidR="003A4160" w14:paraId="3EF3F1D8" w14:textId="77777777" w:rsidTr="00F85359">
        <w:trPr>
          <w:trHeight w:val="1125"/>
        </w:trPr>
        <w:tc>
          <w:tcPr>
            <w:tcW w:w="9073" w:type="dxa"/>
          </w:tcPr>
          <w:p w14:paraId="0ECD99DA"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Total Observations in Table:  885 </w:t>
            </w:r>
          </w:p>
          <w:p w14:paraId="0094049C" w14:textId="77777777" w:rsidR="003A4160" w:rsidRPr="00942490" w:rsidRDefault="003A4160" w:rsidP="00E22680">
            <w:pPr>
              <w:ind w:left="83"/>
              <w:rPr>
                <w:rFonts w:ascii="Courier New" w:hAnsi="Courier New" w:cs="Courier New"/>
                <w:sz w:val="20"/>
                <w:szCs w:val="20"/>
              </w:rPr>
            </w:pPr>
          </w:p>
          <w:p w14:paraId="498181EE"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w:t>
            </w:r>
          </w:p>
          <w:p w14:paraId="08625637"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 test_set$Target </w:t>
            </w:r>
          </w:p>
          <w:p w14:paraId="3F923740"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predicted_TargetRFM |         D |         E |         G | Row Total | </w:t>
            </w:r>
          </w:p>
          <w:p w14:paraId="675E5FB9"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w:t>
            </w:r>
          </w:p>
          <w:p w14:paraId="2A8B355E"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D |       226 |        36 |        10 |       272 | </w:t>
            </w:r>
          </w:p>
          <w:p w14:paraId="398B25F9"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     0.831 |     0.132 |     0.037 |     0.307 | </w:t>
            </w:r>
          </w:p>
          <w:p w14:paraId="2A3C9E98"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     0.796 |     0.226 |     0.023 |           | </w:t>
            </w:r>
          </w:p>
          <w:p w14:paraId="729CFE97"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     0.255 |     0.041 |     0.011 |           | </w:t>
            </w:r>
          </w:p>
          <w:p w14:paraId="0BDFCABD"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w:t>
            </w:r>
          </w:p>
          <w:p w14:paraId="23716D15"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E |        21 |        54 |        24 |        99 | </w:t>
            </w:r>
          </w:p>
          <w:p w14:paraId="51728FDA"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     0.212 |     0.545 |     0.242 |     0.112 | </w:t>
            </w:r>
          </w:p>
          <w:p w14:paraId="33057424"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     0.074 |     0.340 |     0.054 |           | </w:t>
            </w:r>
          </w:p>
          <w:p w14:paraId="734549AA"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     0.024 |     0.061 |     0.027 |           | </w:t>
            </w:r>
          </w:p>
          <w:p w14:paraId="4427EEA0"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w:t>
            </w:r>
          </w:p>
          <w:p w14:paraId="4AFA514F"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G |        37 |        69 |       408 |       514 | </w:t>
            </w:r>
          </w:p>
          <w:p w14:paraId="000E0DBC"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     0.072 |     0.134 |     0.794 |     0.581 | </w:t>
            </w:r>
          </w:p>
          <w:p w14:paraId="36318418"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     0.130 |     0.434 |     0.923 |           | </w:t>
            </w:r>
          </w:p>
          <w:p w14:paraId="24A5594D"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     0.042 |     0.078 |     0.461 |           | </w:t>
            </w:r>
          </w:p>
          <w:p w14:paraId="765F9225"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w:t>
            </w:r>
          </w:p>
          <w:p w14:paraId="4B7697F7"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 xml:space="preserve">       Column Total |       284 |       159 |       442 |       885 | </w:t>
            </w:r>
          </w:p>
          <w:p w14:paraId="1FB0C89B"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lastRenderedPageBreak/>
              <w:t xml:space="preserve">                    |     0.321 |     0.180 |     0.499 |           | </w:t>
            </w:r>
          </w:p>
          <w:p w14:paraId="5C0CAF09" w14:textId="77777777" w:rsidR="003A4160" w:rsidRPr="00942490" w:rsidRDefault="003A4160" w:rsidP="00E22680">
            <w:pPr>
              <w:ind w:left="83"/>
              <w:rPr>
                <w:rFonts w:ascii="Courier New" w:hAnsi="Courier New" w:cs="Courier New"/>
                <w:sz w:val="20"/>
                <w:szCs w:val="20"/>
              </w:rPr>
            </w:pPr>
            <w:r w:rsidRPr="00942490">
              <w:rPr>
                <w:rFonts w:ascii="Courier New" w:hAnsi="Courier New" w:cs="Courier New"/>
                <w:sz w:val="20"/>
                <w:szCs w:val="20"/>
              </w:rPr>
              <w:t>--------------------|-----------|-----------|-----------|-----------|</w:t>
            </w:r>
          </w:p>
          <w:p w14:paraId="6DA3C61B" w14:textId="77777777" w:rsidR="003A4160" w:rsidRDefault="003A4160" w:rsidP="00E22680"/>
        </w:tc>
      </w:tr>
    </w:tbl>
    <w:p w14:paraId="2F91C4DC" w14:textId="77777777" w:rsidR="003A4160" w:rsidRDefault="003A4160" w:rsidP="003A4160"/>
    <w:p w14:paraId="0639FA27" w14:textId="77777777" w:rsidR="003A4160" w:rsidRDefault="003A4160" w:rsidP="003A4160"/>
    <w:p w14:paraId="793E4F8E" w14:textId="77777777" w:rsidR="003A4160" w:rsidRDefault="003A4160" w:rsidP="003A4160"/>
    <w:tbl>
      <w:tblPr>
        <w:tblW w:w="0" w:type="auto"/>
        <w:tblInd w:w="-1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267"/>
      </w:tblGrid>
      <w:tr w:rsidR="003A4160" w14:paraId="1D2250C7" w14:textId="77777777" w:rsidTr="00E22680">
        <w:trPr>
          <w:trHeight w:val="6369"/>
        </w:trPr>
        <w:tc>
          <w:tcPr>
            <w:tcW w:w="7267" w:type="dxa"/>
          </w:tcPr>
          <w:p w14:paraId="667EECED"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Overall Statistics</w:t>
            </w:r>
          </w:p>
          <w:p w14:paraId="2E5420FB"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 xml:space="preserve">                                          </w:t>
            </w:r>
          </w:p>
          <w:p w14:paraId="6C8211B3"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 xml:space="preserve">               Accuracy : 0.7774          </w:t>
            </w:r>
          </w:p>
          <w:p w14:paraId="54EDFC08"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 xml:space="preserve">                 95% CI : (0.7485, 0.8044)</w:t>
            </w:r>
          </w:p>
          <w:p w14:paraId="48EAB06C"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 xml:space="preserve">    No Information Rate : 0.4994          </w:t>
            </w:r>
          </w:p>
          <w:p w14:paraId="6E7F0030"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 xml:space="preserve">    P-Value [Acc &gt; NIR] : &lt; 2.2e-16       </w:t>
            </w:r>
          </w:p>
          <w:p w14:paraId="1937334A"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 xml:space="preserve">                                          </w:t>
            </w:r>
          </w:p>
          <w:p w14:paraId="75B76F7A"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 xml:space="preserve">                  Kappa : 0.6235          </w:t>
            </w:r>
          </w:p>
          <w:p w14:paraId="193C941B"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 xml:space="preserve">                                          </w:t>
            </w:r>
          </w:p>
          <w:p w14:paraId="440AA228"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 xml:space="preserve"> </w:t>
            </w:r>
            <w:proofErr w:type="spellStart"/>
            <w:r w:rsidRPr="00144CED">
              <w:rPr>
                <w:rFonts w:ascii="Courier New" w:hAnsi="Courier New" w:cs="Courier New"/>
                <w:sz w:val="20"/>
                <w:szCs w:val="20"/>
              </w:rPr>
              <w:t>Mcnemar's</w:t>
            </w:r>
            <w:proofErr w:type="spellEnd"/>
            <w:r w:rsidRPr="00144CED">
              <w:rPr>
                <w:rFonts w:ascii="Courier New" w:hAnsi="Courier New" w:cs="Courier New"/>
                <w:sz w:val="20"/>
                <w:szCs w:val="20"/>
              </w:rPr>
              <w:t xml:space="preserve"> Test P-Value : 5.838e-09       </w:t>
            </w:r>
          </w:p>
          <w:p w14:paraId="66FBA3E8" w14:textId="77777777" w:rsidR="003A4160" w:rsidRPr="00144CED" w:rsidRDefault="003A4160" w:rsidP="00E22680">
            <w:pPr>
              <w:ind w:left="167"/>
              <w:rPr>
                <w:rFonts w:ascii="Courier New" w:hAnsi="Courier New" w:cs="Courier New"/>
                <w:sz w:val="20"/>
                <w:szCs w:val="20"/>
              </w:rPr>
            </w:pPr>
          </w:p>
          <w:p w14:paraId="5ECBF124"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Statistics by Class:</w:t>
            </w:r>
          </w:p>
          <w:p w14:paraId="50EEE791" w14:textId="77777777" w:rsidR="003A4160" w:rsidRPr="00144CED" w:rsidRDefault="003A4160" w:rsidP="00E22680">
            <w:pPr>
              <w:ind w:left="167"/>
              <w:rPr>
                <w:rFonts w:ascii="Courier New" w:hAnsi="Courier New" w:cs="Courier New"/>
                <w:sz w:val="20"/>
                <w:szCs w:val="20"/>
              </w:rPr>
            </w:pPr>
          </w:p>
          <w:p w14:paraId="78367852"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 xml:space="preserve">                     Class: D.         Class: E           Class: G</w:t>
            </w:r>
          </w:p>
          <w:p w14:paraId="5CB2C90A"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Sensitivity            0.7958  0.33962   0.9231</w:t>
            </w:r>
          </w:p>
          <w:p w14:paraId="51D76A03"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Specificity            0.9235  0.93802   0.7607</w:t>
            </w:r>
          </w:p>
          <w:p w14:paraId="500AC5B6"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Pos Pred Value         0.8309  0.54545   0.7938</w:t>
            </w:r>
          </w:p>
          <w:p w14:paraId="484FC20A"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Neg Pred Value         0.9054  0.86641   0.9084</w:t>
            </w:r>
          </w:p>
          <w:p w14:paraId="36D3DB31"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Precision              0.8309  0.54545   0.7938</w:t>
            </w:r>
          </w:p>
          <w:p w14:paraId="788CAD4E"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Recall                 0.7958  0.33962   0.9231</w:t>
            </w:r>
          </w:p>
          <w:p w14:paraId="47E1869E"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F1                     0.8129  0.41860   0.8536</w:t>
            </w:r>
          </w:p>
          <w:p w14:paraId="31F629D9"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Prevalence             0.3209  0.17966   0.4994</w:t>
            </w:r>
          </w:p>
          <w:p w14:paraId="4BB04A7D"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Detection Rate         0.2554  0.06102   0.4610</w:t>
            </w:r>
          </w:p>
          <w:p w14:paraId="45268363" w14:textId="77777777" w:rsidR="003A4160" w:rsidRPr="00144CED" w:rsidRDefault="003A4160" w:rsidP="00E22680">
            <w:pPr>
              <w:ind w:left="167"/>
              <w:rPr>
                <w:rFonts w:ascii="Courier New" w:hAnsi="Courier New" w:cs="Courier New"/>
                <w:sz w:val="20"/>
                <w:szCs w:val="20"/>
              </w:rPr>
            </w:pPr>
            <w:r w:rsidRPr="00144CED">
              <w:rPr>
                <w:rFonts w:ascii="Courier New" w:hAnsi="Courier New" w:cs="Courier New"/>
                <w:sz w:val="20"/>
                <w:szCs w:val="20"/>
              </w:rPr>
              <w:t>Detection Prevalence   0.3073  0.11186   0.5808</w:t>
            </w:r>
          </w:p>
          <w:p w14:paraId="718B4EF8" w14:textId="77777777" w:rsidR="003A4160" w:rsidRDefault="003A4160" w:rsidP="00E22680">
            <w:pPr>
              <w:ind w:left="167"/>
              <w:rPr>
                <w:rFonts w:ascii="Courier New" w:hAnsi="Courier New" w:cs="Courier New"/>
                <w:sz w:val="20"/>
                <w:szCs w:val="20"/>
              </w:rPr>
            </w:pPr>
            <w:r w:rsidRPr="00144CED">
              <w:rPr>
                <w:rFonts w:ascii="Courier New" w:hAnsi="Courier New" w:cs="Courier New"/>
                <w:sz w:val="20"/>
                <w:szCs w:val="20"/>
              </w:rPr>
              <w:t>Balanced Accuracy      0.8596  0.63882   0.8419</w:t>
            </w:r>
          </w:p>
          <w:p w14:paraId="0861706A" w14:textId="77777777" w:rsidR="003A4160" w:rsidRPr="00144CED" w:rsidRDefault="003A4160" w:rsidP="00E22680"/>
        </w:tc>
      </w:tr>
    </w:tbl>
    <w:p w14:paraId="48819398" w14:textId="77777777" w:rsidR="003A4160" w:rsidRDefault="003A4160" w:rsidP="003A4160"/>
    <w:p w14:paraId="2E081BFD" w14:textId="77777777" w:rsidR="003A4160" w:rsidRDefault="003A4160" w:rsidP="003A4160"/>
    <w:p w14:paraId="4EFAC6A9" w14:textId="75B3D3B4" w:rsidR="004A1174" w:rsidRDefault="004A1174" w:rsidP="004A1174"/>
    <w:p w14:paraId="05A42953" w14:textId="77777777" w:rsidR="004A1174" w:rsidRDefault="004A1174" w:rsidP="004A1174"/>
    <w:p w14:paraId="05D20629" w14:textId="77777777" w:rsidR="004A1174" w:rsidRDefault="004A1174" w:rsidP="004A1174"/>
    <w:p w14:paraId="0037F735" w14:textId="7692B843" w:rsidR="007C1221" w:rsidRDefault="007C1221" w:rsidP="004A1174"/>
    <w:p w14:paraId="34FC68F4" w14:textId="77777777" w:rsidR="007C1221" w:rsidRDefault="007C1221" w:rsidP="004A1174">
      <w:pPr>
        <w:rPr>
          <w:b/>
          <w:bCs/>
          <w:sz w:val="30"/>
          <w:szCs w:val="30"/>
        </w:rPr>
      </w:pPr>
    </w:p>
    <w:p w14:paraId="6542FE6D" w14:textId="50069ED9" w:rsidR="004A1174" w:rsidRPr="00B302C9" w:rsidRDefault="00E05ABE" w:rsidP="00E05ABE">
      <w:pPr>
        <w:pStyle w:val="Heading2"/>
      </w:pPr>
      <w:bookmarkStart w:id="17" w:name="_Toc166264895"/>
      <w:r>
        <w:t xml:space="preserve">7.2 </w:t>
      </w:r>
      <w:r w:rsidR="004A1174" w:rsidRPr="00B302C9">
        <w:t>Support Vector Machine</w:t>
      </w:r>
      <w:bookmarkEnd w:id="17"/>
    </w:p>
    <w:p w14:paraId="562789E4" w14:textId="77777777" w:rsidR="004A1174" w:rsidRDefault="004A1174" w:rsidP="00A741E8">
      <w:pPr>
        <w:pStyle w:val="NormalWeb"/>
        <w:jc w:val="both"/>
      </w:pPr>
      <w:r>
        <w:t>SVM is a machine learning algorithm that finds the optimal hyperplane that best separates the data points of different classes in the feature space. When building the model, it is known that there are different types of kernels, e.g., linear, polynomial, radial, and sigmoid. All this was tested, but the best kernel was radial. </w:t>
      </w:r>
    </w:p>
    <w:p w14:paraId="45E1D80E" w14:textId="77777777" w:rsidR="004A1174" w:rsidRDefault="004A1174" w:rsidP="00A741E8">
      <w:pPr>
        <w:pStyle w:val="NormalWeb"/>
        <w:jc w:val="both"/>
      </w:pPr>
      <w:r>
        <w:t>A support vector machine model was used, showing an accuracy of 0.7604 and a kappa value of 0.5945, which is moderate.</w:t>
      </w:r>
    </w:p>
    <w:p w14:paraId="042A5DF7" w14:textId="77777777" w:rsidR="004A1174" w:rsidRDefault="004A1174" w:rsidP="00A741E8">
      <w:pPr>
        <w:pStyle w:val="NormalWeb"/>
        <w:jc w:val="both"/>
      </w:pPr>
      <w:r>
        <w:lastRenderedPageBreak/>
        <w:t>The cross-table below shows the amount of prediction the model got. It predicted 214 would drop out, which was correct, but E(32) and G(11) mean the Support Vector Machine model predicted them wrongly. The same also goes Enrolled 50 were prided correctly, but D(34) and G(22) were false, and the graduate (G) got 409 correctly and D(36) and E(77) incorrectly.</w:t>
      </w:r>
    </w:p>
    <w:p w14:paraId="68638E24" w14:textId="77777777" w:rsidR="004A1174" w:rsidRDefault="004A1174" w:rsidP="004A1174">
      <w:pPr>
        <w:rPr>
          <w:sz w:val="30"/>
          <w:szCs w:val="30"/>
        </w:rPr>
      </w:pPr>
    </w:p>
    <w:tbl>
      <w:tblPr>
        <w:tblW w:w="9702"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702"/>
      </w:tblGrid>
      <w:tr w:rsidR="003A4160" w14:paraId="6560E504" w14:textId="77777777" w:rsidTr="00E22680">
        <w:trPr>
          <w:trHeight w:val="5835"/>
        </w:trPr>
        <w:tc>
          <w:tcPr>
            <w:tcW w:w="9702" w:type="dxa"/>
          </w:tcPr>
          <w:p w14:paraId="22128EC1"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Total Observations in Table:  885 </w:t>
            </w:r>
          </w:p>
          <w:p w14:paraId="3CFB3644" w14:textId="77777777" w:rsidR="003A4160" w:rsidRPr="00144CED" w:rsidRDefault="003A4160" w:rsidP="00E22680">
            <w:pPr>
              <w:ind w:left="63"/>
              <w:rPr>
                <w:rFonts w:ascii="Courier New" w:hAnsi="Courier New" w:cs="Courier New"/>
                <w:sz w:val="20"/>
                <w:szCs w:val="20"/>
              </w:rPr>
            </w:pPr>
          </w:p>
          <w:p w14:paraId="0C5D925E"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w:t>
            </w:r>
          </w:p>
          <w:p w14:paraId="7CC4D472"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test_set$Target </w:t>
            </w:r>
          </w:p>
          <w:p w14:paraId="26171160"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predicted_TargetSVM |         D |         E |         G | Row Total | </w:t>
            </w:r>
          </w:p>
          <w:p w14:paraId="5E02625F"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w:t>
            </w:r>
          </w:p>
          <w:p w14:paraId="1C84AFD4"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D |       214 |        32 |        11 |       257 | </w:t>
            </w:r>
          </w:p>
          <w:p w14:paraId="295A1F46"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0.833 |     0.125 |     0.043 |     0.290 | </w:t>
            </w:r>
          </w:p>
          <w:p w14:paraId="016E904F"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0.754 |     0.201 |     0.025 |           | </w:t>
            </w:r>
          </w:p>
          <w:p w14:paraId="09A2CBF1"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0.242 |     0.036 |     0.012 |           | </w:t>
            </w:r>
          </w:p>
          <w:p w14:paraId="45769A98"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w:t>
            </w:r>
          </w:p>
          <w:p w14:paraId="7215877B"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E |        34 |        50 |        22 |       106 | </w:t>
            </w:r>
          </w:p>
          <w:p w14:paraId="3EFB5C24"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0.321 |     0.472 |     0.208 |     0.120 | </w:t>
            </w:r>
          </w:p>
          <w:p w14:paraId="4C0A9E7B"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0.120 |     0.314 |     0.050 |           | </w:t>
            </w:r>
          </w:p>
          <w:p w14:paraId="4E6EA083"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0.038 |     0.056 |     0.025 |           | </w:t>
            </w:r>
          </w:p>
          <w:p w14:paraId="0510948A"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w:t>
            </w:r>
          </w:p>
          <w:p w14:paraId="681F2887"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G |        36 |        77 |       409 |       522 | </w:t>
            </w:r>
          </w:p>
          <w:p w14:paraId="0E62BE4E"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0.069 |     0.148 |     0.784 |     0.590 | </w:t>
            </w:r>
          </w:p>
          <w:p w14:paraId="7D2B6217"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0.127 |     0.484 |     0.925 |           | </w:t>
            </w:r>
          </w:p>
          <w:p w14:paraId="045F0F8F"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0.041 |     0.087 |     0.462 |           | </w:t>
            </w:r>
          </w:p>
          <w:p w14:paraId="4DE49686"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w:t>
            </w:r>
          </w:p>
          <w:p w14:paraId="556F67A6"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Column Total |       284 |       159 |       442 |       885 | </w:t>
            </w:r>
          </w:p>
          <w:p w14:paraId="2DE82465" w14:textId="77777777" w:rsidR="003A4160" w:rsidRPr="00144CED" w:rsidRDefault="003A4160" w:rsidP="00E22680">
            <w:pPr>
              <w:ind w:left="63"/>
              <w:rPr>
                <w:rFonts w:ascii="Courier New" w:hAnsi="Courier New" w:cs="Courier New"/>
                <w:sz w:val="20"/>
                <w:szCs w:val="20"/>
              </w:rPr>
            </w:pPr>
            <w:r w:rsidRPr="00144CED">
              <w:rPr>
                <w:rFonts w:ascii="Courier New" w:hAnsi="Courier New" w:cs="Courier New"/>
                <w:sz w:val="20"/>
                <w:szCs w:val="20"/>
              </w:rPr>
              <w:t xml:space="preserve">                    |     0.321 |     0.180 |     0.499 |           | </w:t>
            </w:r>
          </w:p>
          <w:p w14:paraId="3DC90F68" w14:textId="77777777" w:rsidR="003A4160" w:rsidRDefault="003A4160" w:rsidP="00E22680">
            <w:pPr>
              <w:ind w:left="63"/>
              <w:rPr>
                <w:sz w:val="30"/>
                <w:szCs w:val="30"/>
              </w:rPr>
            </w:pPr>
            <w:r w:rsidRPr="00144CED">
              <w:rPr>
                <w:rFonts w:ascii="Courier New" w:hAnsi="Courier New" w:cs="Courier New"/>
                <w:sz w:val="20"/>
                <w:szCs w:val="20"/>
              </w:rPr>
              <w:t>--------------------|-----------|-----------|-----------|-----------|</w:t>
            </w:r>
          </w:p>
        </w:tc>
      </w:tr>
    </w:tbl>
    <w:p w14:paraId="513EBB4B" w14:textId="77777777" w:rsidR="003A4160" w:rsidRDefault="003A4160" w:rsidP="003A4160">
      <w:pPr>
        <w:rPr>
          <w:sz w:val="30"/>
          <w:szCs w:val="30"/>
        </w:rPr>
      </w:pPr>
    </w:p>
    <w:p w14:paraId="6EA41B36" w14:textId="77777777" w:rsidR="003A4160" w:rsidRDefault="003A4160" w:rsidP="003A4160">
      <w:pPr>
        <w:rPr>
          <w:sz w:val="30"/>
          <w:szCs w:val="30"/>
        </w:rPr>
      </w:pPr>
    </w:p>
    <w:tbl>
      <w:tblPr>
        <w:tblW w:w="0" w:type="auto"/>
        <w:tblInd w:w="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116"/>
      </w:tblGrid>
      <w:tr w:rsidR="003A4160" w14:paraId="71D0DFDA" w14:textId="77777777" w:rsidTr="00E22680">
        <w:trPr>
          <w:trHeight w:val="983"/>
        </w:trPr>
        <w:tc>
          <w:tcPr>
            <w:tcW w:w="7116" w:type="dxa"/>
          </w:tcPr>
          <w:p w14:paraId="28B4E732"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Overall Statistics</w:t>
            </w:r>
          </w:p>
          <w:p w14:paraId="3F163751"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 xml:space="preserve">                                          </w:t>
            </w:r>
          </w:p>
          <w:p w14:paraId="5254E336"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 xml:space="preserve">               Accuracy : 0.7605          </w:t>
            </w:r>
          </w:p>
          <w:p w14:paraId="1D9D5EB8"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 xml:space="preserve">                 95% CI : (0.7309, 0.7882)</w:t>
            </w:r>
          </w:p>
          <w:p w14:paraId="394772FD"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 xml:space="preserve">    No Information Rate : 0.4994          </w:t>
            </w:r>
          </w:p>
          <w:p w14:paraId="05132BF4"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 xml:space="preserve">    P-Value [Acc &gt; NIR] : &lt; 2.2e-16       </w:t>
            </w:r>
          </w:p>
          <w:p w14:paraId="4B89F386"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 xml:space="preserve">                                          </w:t>
            </w:r>
          </w:p>
          <w:p w14:paraId="06504B40"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 xml:space="preserve">                  Kappa : 0.5945          </w:t>
            </w:r>
          </w:p>
          <w:p w14:paraId="51639B7C"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 xml:space="preserve">                                          </w:t>
            </w:r>
          </w:p>
          <w:p w14:paraId="7550B797"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 xml:space="preserve"> Mcnemar's Test P-Value : 1.574e-09       </w:t>
            </w:r>
          </w:p>
          <w:p w14:paraId="34A00A00" w14:textId="77777777" w:rsidR="003A4160" w:rsidRPr="00144CED" w:rsidRDefault="003A4160" w:rsidP="00E22680">
            <w:pPr>
              <w:pStyle w:val="NoSpacing"/>
              <w:rPr>
                <w:rFonts w:ascii="Courier New" w:hAnsi="Courier New" w:cs="Courier New"/>
                <w:sz w:val="20"/>
                <w:szCs w:val="20"/>
              </w:rPr>
            </w:pPr>
          </w:p>
          <w:p w14:paraId="7AAC7C49"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Statistics by Class:</w:t>
            </w:r>
          </w:p>
          <w:p w14:paraId="4628F800" w14:textId="77777777" w:rsidR="003A4160" w:rsidRPr="00144CED" w:rsidRDefault="003A4160" w:rsidP="00E22680">
            <w:pPr>
              <w:pStyle w:val="NoSpacing"/>
              <w:rPr>
                <w:rFonts w:ascii="Courier New" w:hAnsi="Courier New" w:cs="Courier New"/>
                <w:sz w:val="20"/>
                <w:szCs w:val="20"/>
              </w:rPr>
            </w:pPr>
          </w:p>
          <w:p w14:paraId="2CBEFF07"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 xml:space="preserve">                     Class: D Class: E Class: G</w:t>
            </w:r>
          </w:p>
          <w:p w14:paraId="364A8004"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Sensitivity            0.7535   0.3145   0.9253</w:t>
            </w:r>
          </w:p>
          <w:p w14:paraId="631DF670"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Specificity            0.9285   0.9229   0.7449</w:t>
            </w:r>
          </w:p>
          <w:p w14:paraId="0F84107D"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Pos Pred Value         0.8327   0.4717   0.7835</w:t>
            </w:r>
          </w:p>
          <w:p w14:paraId="5879512B"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Neg Pred Value         0.8885   0.8601   0.9091</w:t>
            </w:r>
          </w:p>
          <w:p w14:paraId="412BBC95"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Precision              0.8327   0.4717   0.7835</w:t>
            </w:r>
          </w:p>
          <w:p w14:paraId="45EE716D"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Recall                 0.7535   0.3145   0.9253</w:t>
            </w:r>
          </w:p>
          <w:p w14:paraId="67823F82"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F1                     0.7911   0.3774   0.8485</w:t>
            </w:r>
          </w:p>
          <w:p w14:paraId="0ACB4110"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Prevalence             0.3209   0.1797   0.4994</w:t>
            </w:r>
          </w:p>
          <w:p w14:paraId="328BA654"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Detection Rate         0.2418   0.0565   0.4621</w:t>
            </w:r>
          </w:p>
          <w:p w14:paraId="3278C21A" w14:textId="77777777" w:rsidR="003A4160" w:rsidRPr="00144CED" w:rsidRDefault="003A4160" w:rsidP="00E22680">
            <w:pPr>
              <w:pStyle w:val="NoSpacing"/>
              <w:rPr>
                <w:rFonts w:ascii="Courier New" w:hAnsi="Courier New" w:cs="Courier New"/>
                <w:sz w:val="20"/>
                <w:szCs w:val="20"/>
              </w:rPr>
            </w:pPr>
            <w:r w:rsidRPr="00144CED">
              <w:rPr>
                <w:rFonts w:ascii="Courier New" w:hAnsi="Courier New" w:cs="Courier New"/>
                <w:sz w:val="20"/>
                <w:szCs w:val="20"/>
              </w:rPr>
              <w:t>Detection Prevalence   0.2904   0.1198   0.5898</w:t>
            </w:r>
          </w:p>
          <w:p w14:paraId="5DBB3443" w14:textId="77777777" w:rsidR="003A4160" w:rsidRPr="00831162" w:rsidRDefault="003A4160" w:rsidP="00E22680">
            <w:pPr>
              <w:pStyle w:val="NoSpacing"/>
            </w:pPr>
            <w:r w:rsidRPr="00144CED">
              <w:rPr>
                <w:rFonts w:ascii="Courier New" w:hAnsi="Courier New" w:cs="Courier New"/>
                <w:sz w:val="20"/>
                <w:szCs w:val="20"/>
              </w:rPr>
              <w:lastRenderedPageBreak/>
              <w:t>Balanced Accuracy      0.8410   0.6187   0.8351</w:t>
            </w:r>
          </w:p>
        </w:tc>
      </w:tr>
    </w:tbl>
    <w:p w14:paraId="7528B583" w14:textId="77777777" w:rsidR="003A4160" w:rsidRDefault="003A4160" w:rsidP="003A4160">
      <w:pPr>
        <w:rPr>
          <w:sz w:val="30"/>
          <w:szCs w:val="30"/>
        </w:rPr>
      </w:pPr>
    </w:p>
    <w:p w14:paraId="3AE604DF" w14:textId="66C15624" w:rsidR="004A1174" w:rsidRDefault="004A1174" w:rsidP="004A1174">
      <w:pPr>
        <w:rPr>
          <w:sz w:val="30"/>
          <w:szCs w:val="30"/>
        </w:rPr>
      </w:pPr>
    </w:p>
    <w:p w14:paraId="4B89A63E" w14:textId="77777777" w:rsidR="007C1221" w:rsidRDefault="007C1221" w:rsidP="004A1174">
      <w:pPr>
        <w:rPr>
          <w:sz w:val="30"/>
          <w:szCs w:val="30"/>
        </w:rPr>
      </w:pPr>
    </w:p>
    <w:p w14:paraId="05E55707" w14:textId="2390029F" w:rsidR="007C1221" w:rsidRDefault="007C1221" w:rsidP="004A1174">
      <w:pPr>
        <w:rPr>
          <w:sz w:val="30"/>
          <w:szCs w:val="30"/>
        </w:rPr>
      </w:pPr>
    </w:p>
    <w:p w14:paraId="5A4C06CE" w14:textId="77777777" w:rsidR="007C1221" w:rsidRDefault="007C1221" w:rsidP="004A1174">
      <w:pPr>
        <w:rPr>
          <w:sz w:val="30"/>
          <w:szCs w:val="30"/>
        </w:rPr>
      </w:pPr>
    </w:p>
    <w:p w14:paraId="2555A512" w14:textId="12960AA3" w:rsidR="004A1174" w:rsidRPr="00B302C9" w:rsidRDefault="00E05ABE" w:rsidP="00E05ABE">
      <w:pPr>
        <w:pStyle w:val="Heading2"/>
      </w:pPr>
      <w:bookmarkStart w:id="18" w:name="_Toc166264896"/>
      <w:r>
        <w:t xml:space="preserve">7.3 </w:t>
      </w:r>
      <w:r w:rsidR="004A1174" w:rsidRPr="00B302C9">
        <w:t>K</w:t>
      </w:r>
      <w:r>
        <w:t xml:space="preserve"> </w:t>
      </w:r>
      <w:r w:rsidR="004A1174" w:rsidRPr="00B302C9">
        <w:t>N</w:t>
      </w:r>
      <w:r>
        <w:t>earest Neighbour</w:t>
      </w:r>
      <w:bookmarkEnd w:id="18"/>
    </w:p>
    <w:p w14:paraId="61AA7702" w14:textId="77777777" w:rsidR="004A1174" w:rsidRDefault="004A1174" w:rsidP="00A741E8">
      <w:pPr>
        <w:pStyle w:val="NormalWeb"/>
        <w:jc w:val="both"/>
      </w:pPr>
      <w:r>
        <w:t>When building the KNN model, the number of k that was specified was the square root of the number of rows in the training dataset, then pick the closest odd number to it. After that, decide to change the numbers of K to different numbers to see the performance of the model, but the best still remains the number of K gotten from the square root K = 59.</w:t>
      </w:r>
    </w:p>
    <w:p w14:paraId="63A46EE7" w14:textId="77777777" w:rsidR="004A1174" w:rsidRDefault="004A1174" w:rsidP="00A741E8">
      <w:pPr>
        <w:pStyle w:val="NormalWeb"/>
        <w:jc w:val="both"/>
      </w:pPr>
      <w:r>
        <w:t>The K nearest neighbour model was used, showing an accuracy of 0.7006 and a kappa value of 0.4558, which is moderate. The cross-table below shows the amount of prediction the model got. It predicted 169 would drop out, which was correct, but E(15) and G(3) mean the KNN model predicted them wrongly. The same also goes for Enrolled 13; they were prided correctly, but D(19) and G(1) were false, and the graduate (G) got 438 correctly and D(96) and E(131) wrongly.</w:t>
      </w:r>
    </w:p>
    <w:p w14:paraId="363F7254" w14:textId="77777777" w:rsidR="004A1174" w:rsidRDefault="004A1174" w:rsidP="004A1174">
      <w:pPr>
        <w:rPr>
          <w:sz w:val="30"/>
          <w:szCs w:val="30"/>
        </w:rPr>
      </w:pPr>
    </w:p>
    <w:tbl>
      <w:tblPr>
        <w:tblW w:w="0" w:type="auto"/>
        <w:tblInd w:w="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017"/>
      </w:tblGrid>
      <w:tr w:rsidR="003A4160" w14:paraId="0719329B" w14:textId="77777777" w:rsidTr="00E22680">
        <w:trPr>
          <w:trHeight w:val="610"/>
        </w:trPr>
        <w:tc>
          <w:tcPr>
            <w:tcW w:w="8017" w:type="dxa"/>
          </w:tcPr>
          <w:p w14:paraId="21684E59"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Total Observations in Table:  885 </w:t>
            </w:r>
          </w:p>
          <w:p w14:paraId="39928100" w14:textId="77777777" w:rsidR="003A4160" w:rsidRPr="008F17A8" w:rsidRDefault="003A4160" w:rsidP="00E22680">
            <w:pPr>
              <w:rPr>
                <w:rFonts w:ascii="Courier New" w:hAnsi="Courier New" w:cs="Courier New"/>
                <w:sz w:val="20"/>
                <w:szCs w:val="20"/>
              </w:rPr>
            </w:pPr>
          </w:p>
          <w:p w14:paraId="446BC094"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w:t>
            </w:r>
          </w:p>
          <w:p w14:paraId="74C7D6F6"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test_set$Target </w:t>
            </w:r>
          </w:p>
          <w:p w14:paraId="318E9C78"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KNN |         D |         E |         G | Row Total | </w:t>
            </w:r>
          </w:p>
          <w:p w14:paraId="4715803C"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w:t>
            </w:r>
          </w:p>
          <w:p w14:paraId="1EE55311"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D |       164 |        13 |         4 |       181 | </w:t>
            </w:r>
          </w:p>
          <w:p w14:paraId="5EB081C6"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0.906 |     0.072 |     0.022 |     0.205 | </w:t>
            </w:r>
          </w:p>
          <w:p w14:paraId="346F7786"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0.577 |     0.082 |     0.009 |           | </w:t>
            </w:r>
          </w:p>
          <w:p w14:paraId="33492D6B"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0.185 |     0.015 |     0.005 |           | </w:t>
            </w:r>
          </w:p>
          <w:p w14:paraId="19601E44"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w:t>
            </w:r>
          </w:p>
          <w:p w14:paraId="1775D99E"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E |        18 |        11 |         1 |        30 | </w:t>
            </w:r>
          </w:p>
          <w:p w14:paraId="1F2A3DBE"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0.600 |     0.367 |     0.033 |     0.034 | </w:t>
            </w:r>
          </w:p>
          <w:p w14:paraId="328F7678"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0.063 |     0.069 |     0.002 |           | </w:t>
            </w:r>
          </w:p>
          <w:p w14:paraId="44C0A845"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0.020 |     0.012 |     0.001 |           | </w:t>
            </w:r>
          </w:p>
          <w:p w14:paraId="2E042E44"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w:t>
            </w:r>
          </w:p>
          <w:p w14:paraId="716FC051"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G |       102 |       135 |       437 |       674 | </w:t>
            </w:r>
          </w:p>
          <w:p w14:paraId="6731C68E"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0.151 |     0.200 |     0.648 |     0.762 | </w:t>
            </w:r>
          </w:p>
          <w:p w14:paraId="7B9B1B69"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0.359 |     0.849 |     0.989 |           | </w:t>
            </w:r>
          </w:p>
          <w:p w14:paraId="08778595"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0.115 |     0.153 |     0.494 |           | </w:t>
            </w:r>
          </w:p>
          <w:p w14:paraId="6C4C50F6"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w:t>
            </w:r>
          </w:p>
          <w:p w14:paraId="46CAD12C"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Column Total |       284 |       159 |       442 |       885 | </w:t>
            </w:r>
          </w:p>
          <w:p w14:paraId="6DC75CB9" w14:textId="77777777" w:rsidR="003A4160" w:rsidRPr="008F17A8" w:rsidRDefault="003A4160" w:rsidP="00E22680">
            <w:pPr>
              <w:rPr>
                <w:rFonts w:ascii="Courier New" w:hAnsi="Courier New" w:cs="Courier New"/>
                <w:sz w:val="20"/>
                <w:szCs w:val="20"/>
              </w:rPr>
            </w:pPr>
            <w:r w:rsidRPr="008F17A8">
              <w:rPr>
                <w:rFonts w:ascii="Courier New" w:hAnsi="Courier New" w:cs="Courier New"/>
                <w:sz w:val="20"/>
                <w:szCs w:val="20"/>
              </w:rPr>
              <w:t xml:space="preserve">             |     0.321 |     0.180 |     0.499 |           | </w:t>
            </w:r>
          </w:p>
          <w:p w14:paraId="143D19F3" w14:textId="77777777" w:rsidR="003A4160" w:rsidRPr="008F17A8" w:rsidRDefault="003A4160" w:rsidP="00E22680">
            <w:pPr>
              <w:rPr>
                <w:sz w:val="20"/>
                <w:szCs w:val="20"/>
              </w:rPr>
            </w:pPr>
            <w:r w:rsidRPr="008F17A8">
              <w:rPr>
                <w:rFonts w:ascii="Courier New" w:hAnsi="Courier New" w:cs="Courier New"/>
                <w:sz w:val="20"/>
                <w:szCs w:val="20"/>
              </w:rPr>
              <w:t>-------------|-----------|-----------|-----------|-----------|</w:t>
            </w:r>
          </w:p>
        </w:tc>
      </w:tr>
    </w:tbl>
    <w:p w14:paraId="6CB7280B" w14:textId="77777777" w:rsidR="003A4160" w:rsidRDefault="003A4160" w:rsidP="003A4160">
      <w:pPr>
        <w:rPr>
          <w:sz w:val="30"/>
          <w:szCs w:val="30"/>
        </w:rPr>
      </w:pPr>
    </w:p>
    <w:p w14:paraId="49880FA1" w14:textId="77777777" w:rsidR="003A4160" w:rsidRDefault="003A4160" w:rsidP="003A4160">
      <w:pPr>
        <w:rPr>
          <w:sz w:val="30"/>
          <w:szCs w:val="30"/>
        </w:rPr>
      </w:pPr>
    </w:p>
    <w:p w14:paraId="03CC610B" w14:textId="77777777" w:rsidR="003A4160" w:rsidRDefault="003A4160" w:rsidP="003A4160">
      <w:pPr>
        <w:rPr>
          <w:sz w:val="30"/>
          <w:szCs w:val="30"/>
        </w:rPr>
      </w:pPr>
    </w:p>
    <w:p w14:paraId="52B39665" w14:textId="77777777" w:rsidR="003A4160" w:rsidRDefault="003A4160" w:rsidP="003A4160">
      <w:pPr>
        <w:rPr>
          <w:sz w:val="30"/>
          <w:szCs w:val="30"/>
        </w:rPr>
      </w:pPr>
    </w:p>
    <w:tbl>
      <w:tblPr>
        <w:tblW w:w="0" w:type="auto"/>
        <w:tblInd w:w="1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625"/>
      </w:tblGrid>
      <w:tr w:rsidR="003A4160" w14:paraId="08BD41CF" w14:textId="77777777" w:rsidTr="00E22680">
        <w:trPr>
          <w:trHeight w:val="3327"/>
        </w:trPr>
        <w:tc>
          <w:tcPr>
            <w:tcW w:w="7625" w:type="dxa"/>
          </w:tcPr>
          <w:p w14:paraId="4E9D91C2"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Overall Statistics</w:t>
            </w:r>
          </w:p>
          <w:p w14:paraId="0DED9CFE"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 xml:space="preserve">                                          </w:t>
            </w:r>
          </w:p>
          <w:p w14:paraId="6FAC63C2"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 xml:space="preserve">               Accuracy : 0.7006          </w:t>
            </w:r>
          </w:p>
          <w:p w14:paraId="437BFF1D"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 xml:space="preserve">                 95% CI : (0.6692, 0.7306)</w:t>
            </w:r>
          </w:p>
          <w:p w14:paraId="06F6DC1F"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 xml:space="preserve">    No Information Rate : 0.4994          </w:t>
            </w:r>
          </w:p>
          <w:p w14:paraId="476749E8"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 xml:space="preserve">    P-Value [Acc &gt; NIR] : &lt; 2.2e-16       </w:t>
            </w:r>
          </w:p>
          <w:p w14:paraId="608B2F68"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 xml:space="preserve">                                          </w:t>
            </w:r>
          </w:p>
          <w:p w14:paraId="56A698B9"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 xml:space="preserve">                  Kappa : 0.4558          </w:t>
            </w:r>
          </w:p>
          <w:p w14:paraId="503DD948"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 xml:space="preserve">                                          </w:t>
            </w:r>
          </w:p>
          <w:p w14:paraId="6FC58475"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 xml:space="preserve"> </w:t>
            </w:r>
            <w:proofErr w:type="spellStart"/>
            <w:r w:rsidRPr="00144CED">
              <w:rPr>
                <w:rFonts w:ascii="Courier New" w:hAnsi="Courier New" w:cs="Courier New"/>
                <w:sz w:val="20"/>
                <w:szCs w:val="20"/>
              </w:rPr>
              <w:t>Mcnemar's</w:t>
            </w:r>
            <w:proofErr w:type="spellEnd"/>
            <w:r w:rsidRPr="00144CED">
              <w:rPr>
                <w:rFonts w:ascii="Courier New" w:hAnsi="Courier New" w:cs="Courier New"/>
                <w:sz w:val="20"/>
                <w:szCs w:val="20"/>
              </w:rPr>
              <w:t xml:space="preserve"> Test P-Value : &lt; 2.2e-16       </w:t>
            </w:r>
          </w:p>
          <w:p w14:paraId="07776C87" w14:textId="77777777" w:rsidR="003A4160" w:rsidRPr="00144CED" w:rsidRDefault="003A4160" w:rsidP="00E22680">
            <w:pPr>
              <w:rPr>
                <w:rFonts w:ascii="Courier New" w:hAnsi="Courier New" w:cs="Courier New"/>
                <w:sz w:val="20"/>
                <w:szCs w:val="20"/>
              </w:rPr>
            </w:pPr>
          </w:p>
          <w:p w14:paraId="0B8B1970"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Statistics by Class:</w:t>
            </w:r>
          </w:p>
          <w:p w14:paraId="725B9F79" w14:textId="77777777" w:rsidR="003A4160" w:rsidRPr="00144CED" w:rsidRDefault="003A4160" w:rsidP="00E22680">
            <w:pPr>
              <w:rPr>
                <w:rFonts w:ascii="Courier New" w:hAnsi="Courier New" w:cs="Courier New"/>
                <w:sz w:val="20"/>
                <w:szCs w:val="20"/>
              </w:rPr>
            </w:pPr>
          </w:p>
          <w:p w14:paraId="4001D13B"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 xml:space="preserve">                     Class: D Class: E Class: G</w:t>
            </w:r>
          </w:p>
          <w:p w14:paraId="20C48A0B"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Sensitivity            0.5951  0.08176   0.9910</w:t>
            </w:r>
          </w:p>
          <w:p w14:paraId="2EF09805"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Specificity            0.9700  0.97245   0.4876</w:t>
            </w:r>
          </w:p>
          <w:p w14:paraId="5F04D15B"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Pos Pred Value         0.9037  0.39394   0.6586</w:t>
            </w:r>
          </w:p>
          <w:p w14:paraId="56E06C38"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Neg Pred Value         0.8352  0.82864   0.9818</w:t>
            </w:r>
          </w:p>
          <w:p w14:paraId="7AA48A37"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Precision              0.9037  0.39394   0.6586</w:t>
            </w:r>
          </w:p>
          <w:p w14:paraId="15575313"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Recall                 0.5951  0.08176   0.9910</w:t>
            </w:r>
          </w:p>
          <w:p w14:paraId="521AB361"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F1                     0.7176  0.13542   0.7913</w:t>
            </w:r>
          </w:p>
          <w:p w14:paraId="656061E8"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Prevalence             0.3209  0.17966   0.4994</w:t>
            </w:r>
          </w:p>
          <w:p w14:paraId="3D990109"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Detection Rate         0.1910  0.01469   0.4949</w:t>
            </w:r>
          </w:p>
          <w:p w14:paraId="31C9847F" w14:textId="77777777" w:rsidR="003A4160" w:rsidRPr="00144CED" w:rsidRDefault="003A4160" w:rsidP="00E22680">
            <w:pPr>
              <w:rPr>
                <w:rFonts w:ascii="Courier New" w:hAnsi="Courier New" w:cs="Courier New"/>
                <w:sz w:val="20"/>
                <w:szCs w:val="20"/>
              </w:rPr>
            </w:pPr>
            <w:r w:rsidRPr="00144CED">
              <w:rPr>
                <w:rFonts w:ascii="Courier New" w:hAnsi="Courier New" w:cs="Courier New"/>
                <w:sz w:val="20"/>
                <w:szCs w:val="20"/>
              </w:rPr>
              <w:t>Detection Prevalence   0.2113  0.03729   0.7514</w:t>
            </w:r>
          </w:p>
          <w:p w14:paraId="1AECC7E4" w14:textId="77777777" w:rsidR="003A4160" w:rsidRPr="00831162" w:rsidRDefault="003A4160" w:rsidP="00E22680">
            <w:r w:rsidRPr="00144CED">
              <w:rPr>
                <w:rFonts w:ascii="Courier New" w:hAnsi="Courier New" w:cs="Courier New"/>
                <w:sz w:val="20"/>
                <w:szCs w:val="20"/>
              </w:rPr>
              <w:t>Balanced Accuracy      0.7826  0.52711   0.7393</w:t>
            </w:r>
          </w:p>
        </w:tc>
      </w:tr>
    </w:tbl>
    <w:p w14:paraId="09377A4E" w14:textId="13EA5FC2" w:rsidR="004A1174" w:rsidRDefault="004A1174" w:rsidP="004A1174">
      <w:pPr>
        <w:rPr>
          <w:sz w:val="30"/>
          <w:szCs w:val="30"/>
        </w:rPr>
      </w:pPr>
    </w:p>
    <w:p w14:paraId="2A925925" w14:textId="77777777" w:rsidR="00244CCA" w:rsidRDefault="00244CCA" w:rsidP="004A1174">
      <w:pPr>
        <w:rPr>
          <w:sz w:val="30"/>
          <w:szCs w:val="30"/>
        </w:rPr>
      </w:pPr>
    </w:p>
    <w:p w14:paraId="0AB79576" w14:textId="55ED83E9" w:rsidR="00244CCA" w:rsidRDefault="00244CCA" w:rsidP="004A1174">
      <w:pPr>
        <w:rPr>
          <w:sz w:val="30"/>
          <w:szCs w:val="30"/>
        </w:rPr>
      </w:pPr>
    </w:p>
    <w:p w14:paraId="305BB91C" w14:textId="77777777" w:rsidR="004A1174" w:rsidRDefault="004A1174" w:rsidP="004A1174">
      <w:pPr>
        <w:rPr>
          <w:sz w:val="30"/>
          <w:szCs w:val="30"/>
        </w:rPr>
      </w:pPr>
    </w:p>
    <w:p w14:paraId="746924B3" w14:textId="403F459F" w:rsidR="00A741E8" w:rsidRPr="00B302C9" w:rsidRDefault="00E05ABE" w:rsidP="00E05ABE">
      <w:pPr>
        <w:pStyle w:val="Heading2"/>
      </w:pPr>
      <w:bookmarkStart w:id="19" w:name="_Toc166264897"/>
      <w:r>
        <w:t xml:space="preserve">7.4 </w:t>
      </w:r>
      <w:r w:rsidR="004A1174" w:rsidRPr="00B302C9">
        <w:t>Decision Tree</w:t>
      </w:r>
      <w:bookmarkEnd w:id="19"/>
    </w:p>
    <w:p w14:paraId="2FBBBEF0" w14:textId="77777777" w:rsidR="00A741E8" w:rsidRPr="00A741E8" w:rsidRDefault="00A741E8" w:rsidP="004A1174">
      <w:pPr>
        <w:rPr>
          <w:sz w:val="20"/>
          <w:szCs w:val="20"/>
        </w:rPr>
      </w:pPr>
    </w:p>
    <w:p w14:paraId="2D5B1061" w14:textId="77777777" w:rsidR="004A1174" w:rsidRPr="00F13E9E" w:rsidRDefault="004A1174" w:rsidP="00A741E8">
      <w:pPr>
        <w:jc w:val="both"/>
        <w:rPr>
          <w:rFonts w:ascii="Times New Roman" w:hAnsi="Times New Roman" w:cs="Times New Roman"/>
        </w:rPr>
      </w:pPr>
      <w:r w:rsidRPr="00F13E9E">
        <w:rPr>
          <w:rFonts w:ascii="Times New Roman" w:hAnsi="Times New Roman" w:cs="Times New Roman"/>
        </w:rPr>
        <w:t>Decision Tree  model was use, showing and accuracy of 0.739 and a kappa value of 0.5691 which is moderate .</w:t>
      </w:r>
    </w:p>
    <w:p w14:paraId="19901196" w14:textId="77777777" w:rsidR="004A1174" w:rsidRPr="00F13E9E" w:rsidRDefault="004A1174" w:rsidP="00A741E8">
      <w:pPr>
        <w:jc w:val="both"/>
        <w:rPr>
          <w:rFonts w:ascii="Times New Roman" w:hAnsi="Times New Roman" w:cs="Times New Roman"/>
        </w:rPr>
      </w:pPr>
      <w:r w:rsidRPr="00F13E9E">
        <w:rPr>
          <w:rFonts w:ascii="Times New Roman" w:hAnsi="Times New Roman" w:cs="Times New Roman"/>
        </w:rPr>
        <w:t>The cross-table below shows the amount of prediction the model got. It predicted 204 would drop out, which was correct, but E(27) and G(18) mean the Decision Tree model predicted them wrongly. The same also goes Enrolled 65 were predicted correctly, but D(48) and G(39) were false, and the graduate (G) got 484 correctly and D(32) and E(67) wrongly.</w:t>
      </w:r>
    </w:p>
    <w:p w14:paraId="46FF71BF" w14:textId="77777777" w:rsidR="004A1174" w:rsidRDefault="004A1174" w:rsidP="004A1174"/>
    <w:p w14:paraId="7552C9D6" w14:textId="77777777" w:rsidR="00244CCA" w:rsidRDefault="00244CCA" w:rsidP="004A1174"/>
    <w:tbl>
      <w:tblPr>
        <w:tblW w:w="836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64"/>
      </w:tblGrid>
      <w:tr w:rsidR="003A4160" w14:paraId="37EF4CA8" w14:textId="77777777" w:rsidTr="00E22680">
        <w:trPr>
          <w:trHeight w:val="79"/>
        </w:trPr>
        <w:tc>
          <w:tcPr>
            <w:tcW w:w="8364" w:type="dxa"/>
          </w:tcPr>
          <w:p w14:paraId="5A2DA3DB" w14:textId="77777777" w:rsidR="003A4160" w:rsidRPr="008F17A8" w:rsidRDefault="003A4160" w:rsidP="00E22680">
            <w:pPr>
              <w:rPr>
                <w:rFonts w:ascii="Courier New" w:hAnsi="Courier New" w:cs="Courier New"/>
                <w:sz w:val="18"/>
                <w:szCs w:val="18"/>
              </w:rPr>
            </w:pPr>
            <w:r w:rsidRPr="008F17A8">
              <w:rPr>
                <w:sz w:val="20"/>
                <w:szCs w:val="20"/>
              </w:rPr>
              <w:t xml:space="preserve">      </w:t>
            </w:r>
            <w:r w:rsidRPr="008F17A8">
              <w:rPr>
                <w:rFonts w:ascii="Courier New" w:hAnsi="Courier New" w:cs="Courier New"/>
                <w:sz w:val="18"/>
                <w:szCs w:val="18"/>
              </w:rPr>
              <w:t xml:space="preserve">      | test_set$Target </w:t>
            </w:r>
          </w:p>
          <w:p w14:paraId="23F3FB6D" w14:textId="77777777" w:rsidR="003A4160" w:rsidRPr="008F17A8" w:rsidRDefault="003A4160" w:rsidP="00E22680">
            <w:pPr>
              <w:rPr>
                <w:rFonts w:ascii="Courier New" w:hAnsi="Courier New" w:cs="Courier New"/>
                <w:sz w:val="18"/>
                <w:szCs w:val="18"/>
              </w:rPr>
            </w:pPr>
            <w:proofErr w:type="spellStart"/>
            <w:r w:rsidRPr="008F17A8">
              <w:rPr>
                <w:rFonts w:ascii="Courier New" w:hAnsi="Courier New" w:cs="Courier New"/>
                <w:sz w:val="18"/>
                <w:szCs w:val="18"/>
              </w:rPr>
              <w:t>predicted_TargetDtree</w:t>
            </w:r>
            <w:proofErr w:type="spellEnd"/>
            <w:r w:rsidRPr="008F17A8">
              <w:rPr>
                <w:rFonts w:ascii="Courier New" w:hAnsi="Courier New" w:cs="Courier New"/>
                <w:sz w:val="18"/>
                <w:szCs w:val="18"/>
              </w:rPr>
              <w:t xml:space="preserve"> |         D |         E |         G | Row Total | </w:t>
            </w:r>
          </w:p>
          <w:p w14:paraId="62014988"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w:t>
            </w:r>
          </w:p>
          <w:p w14:paraId="666EC470"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D |       204 |        27 |        18 |       249 | </w:t>
            </w:r>
          </w:p>
          <w:p w14:paraId="4272FB51"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     0.819 |     0.108 |     0.072 |     0.281 | </w:t>
            </w:r>
          </w:p>
          <w:p w14:paraId="50202B37"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     0.718 |     0.170 |     0.041 |           | </w:t>
            </w:r>
          </w:p>
          <w:p w14:paraId="7D26C02F"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     0.231 |     0.031 |     0.020 |           | </w:t>
            </w:r>
          </w:p>
          <w:p w14:paraId="52A7B7CB"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w:t>
            </w:r>
          </w:p>
          <w:p w14:paraId="0742D62B"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E |        48 |        65 |        39 |       152 | </w:t>
            </w:r>
          </w:p>
          <w:p w14:paraId="2A1EE6EB"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     0.316 |     0.428 |     0.257 |     0.172 | </w:t>
            </w:r>
          </w:p>
          <w:p w14:paraId="7E8DA128"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     0.169 |     0.409 |     0.088 |           | </w:t>
            </w:r>
          </w:p>
          <w:p w14:paraId="1A6C68EE"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     0.054 |     0.073 |     0.044 |           | </w:t>
            </w:r>
          </w:p>
          <w:p w14:paraId="4C022D6E"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w:t>
            </w:r>
          </w:p>
          <w:p w14:paraId="0A95ACEE"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G |        32 |        67 |       385 |       484 | </w:t>
            </w:r>
          </w:p>
          <w:p w14:paraId="2B17E361"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     0.066 |     0.138 |     0.795 |     0.547 | </w:t>
            </w:r>
          </w:p>
          <w:p w14:paraId="4E7ACD90"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     0.113 |     0.421 |     0.871 |           | </w:t>
            </w:r>
          </w:p>
          <w:p w14:paraId="582CF889"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lastRenderedPageBreak/>
              <w:t xml:space="preserve">                      |     0.036 |     0.076 |     0.435 |           | </w:t>
            </w:r>
          </w:p>
          <w:p w14:paraId="504776D6"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w:t>
            </w:r>
          </w:p>
          <w:p w14:paraId="60A6CC21"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Column Total |       284 |       159 |       442 |       885 | </w:t>
            </w:r>
          </w:p>
          <w:p w14:paraId="79F1E667"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     0.321 |     0.180 |     0.499 |           | </w:t>
            </w:r>
          </w:p>
          <w:p w14:paraId="5020E425"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w:t>
            </w:r>
          </w:p>
          <w:p w14:paraId="18DD3A7B"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w:t>
            </w:r>
          </w:p>
          <w:p w14:paraId="7A194EC1" w14:textId="77777777" w:rsidR="003A4160" w:rsidRPr="00811CD9" w:rsidRDefault="003A4160" w:rsidP="00E22680">
            <w:pPr>
              <w:rPr>
                <w:sz w:val="20"/>
                <w:szCs w:val="20"/>
              </w:rPr>
            </w:pPr>
          </w:p>
        </w:tc>
      </w:tr>
    </w:tbl>
    <w:p w14:paraId="725C9D53" w14:textId="77777777" w:rsidR="003A4160" w:rsidRDefault="003A4160" w:rsidP="003A4160">
      <w:pPr>
        <w:rPr>
          <w:sz w:val="30"/>
          <w:szCs w:val="30"/>
        </w:rPr>
      </w:pPr>
    </w:p>
    <w:tbl>
      <w:tblPr>
        <w:tblW w:w="0" w:type="auto"/>
        <w:tblInd w:w="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868"/>
      </w:tblGrid>
      <w:tr w:rsidR="003A4160" w14:paraId="7AFD9040" w14:textId="77777777" w:rsidTr="00E22680">
        <w:trPr>
          <w:trHeight w:val="1629"/>
        </w:trPr>
        <w:tc>
          <w:tcPr>
            <w:tcW w:w="5868" w:type="dxa"/>
          </w:tcPr>
          <w:p w14:paraId="660C6040"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Overall Statistics</w:t>
            </w:r>
          </w:p>
          <w:p w14:paraId="03D5750F"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w:t>
            </w:r>
          </w:p>
          <w:p w14:paraId="2EF872F4"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Accuracy : 0.739           </w:t>
            </w:r>
          </w:p>
          <w:p w14:paraId="0C5EBE74"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95% CI : (0.7087, 0.7676)</w:t>
            </w:r>
          </w:p>
          <w:p w14:paraId="29BD2A61"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No Information Rate : 0.4994          </w:t>
            </w:r>
          </w:p>
          <w:p w14:paraId="590F9498"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P-Value [Acc &gt; NIR] : &lt; 2.2e-16       </w:t>
            </w:r>
          </w:p>
          <w:p w14:paraId="45C45E64"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w:t>
            </w:r>
          </w:p>
          <w:p w14:paraId="1965EDA2"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Kappa : 0.5691          </w:t>
            </w:r>
          </w:p>
          <w:p w14:paraId="765A2861"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w:t>
            </w:r>
          </w:p>
          <w:p w14:paraId="7BCC0AD8"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Mcnemar's Test P-Value : 0.000644        </w:t>
            </w:r>
          </w:p>
          <w:p w14:paraId="5DC8F92D" w14:textId="77777777" w:rsidR="003A4160" w:rsidRPr="008F17A8" w:rsidRDefault="003A4160" w:rsidP="00E22680">
            <w:pPr>
              <w:rPr>
                <w:rFonts w:ascii="Courier New" w:hAnsi="Courier New" w:cs="Courier New"/>
                <w:sz w:val="18"/>
                <w:szCs w:val="18"/>
              </w:rPr>
            </w:pPr>
          </w:p>
          <w:p w14:paraId="020C252B"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Statistics by Class:</w:t>
            </w:r>
          </w:p>
          <w:p w14:paraId="26FA92BA" w14:textId="77777777" w:rsidR="003A4160" w:rsidRPr="008F17A8" w:rsidRDefault="003A4160" w:rsidP="00E22680">
            <w:pPr>
              <w:rPr>
                <w:rFonts w:ascii="Courier New" w:hAnsi="Courier New" w:cs="Courier New"/>
                <w:sz w:val="18"/>
                <w:szCs w:val="18"/>
              </w:rPr>
            </w:pPr>
          </w:p>
          <w:p w14:paraId="75DBB493"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 xml:space="preserve">                     Class: D Class: E Class: G</w:t>
            </w:r>
          </w:p>
          <w:p w14:paraId="08AB556E"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Sensitivity            0.7183  0.40881   0.8710</w:t>
            </w:r>
          </w:p>
          <w:p w14:paraId="2FF91156"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Specificity            0.9251  0.88017   0.7765</w:t>
            </w:r>
          </w:p>
          <w:p w14:paraId="011AE8D0"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Pos Pred Value         0.8193  0.42763   0.7955</w:t>
            </w:r>
          </w:p>
          <w:p w14:paraId="00621B81"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Neg Pred Value         0.8742  0.87176   0.8579</w:t>
            </w:r>
          </w:p>
          <w:p w14:paraId="4EC5D039"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Precision              0.8193  0.42763   0.7955</w:t>
            </w:r>
          </w:p>
          <w:p w14:paraId="15D1EE11"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Recall                 0.7183  0.40881   0.8710</w:t>
            </w:r>
          </w:p>
          <w:p w14:paraId="31A6B79A"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F1                     0.7655  0.41801   0.8315</w:t>
            </w:r>
          </w:p>
          <w:p w14:paraId="63DE55FA"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Prevalence             0.3209  0.17966   0.4994</w:t>
            </w:r>
          </w:p>
          <w:p w14:paraId="63953926"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Detection Rate         0.2305  0.07345   0.4350</w:t>
            </w:r>
          </w:p>
          <w:p w14:paraId="6EBE6522" w14:textId="77777777" w:rsidR="003A4160" w:rsidRPr="008F17A8" w:rsidRDefault="003A4160" w:rsidP="00E22680">
            <w:pPr>
              <w:rPr>
                <w:rFonts w:ascii="Courier New" w:hAnsi="Courier New" w:cs="Courier New"/>
                <w:sz w:val="18"/>
                <w:szCs w:val="18"/>
              </w:rPr>
            </w:pPr>
            <w:r w:rsidRPr="008F17A8">
              <w:rPr>
                <w:rFonts w:ascii="Courier New" w:hAnsi="Courier New" w:cs="Courier New"/>
                <w:sz w:val="18"/>
                <w:szCs w:val="18"/>
              </w:rPr>
              <w:t>Detection Prevalence   0.2814  0.17175   0.5469</w:t>
            </w:r>
          </w:p>
          <w:p w14:paraId="193AACA2" w14:textId="77777777" w:rsidR="003A4160" w:rsidRPr="00811CD9" w:rsidRDefault="003A4160" w:rsidP="00E22680">
            <w:pPr>
              <w:rPr>
                <w:sz w:val="20"/>
                <w:szCs w:val="20"/>
              </w:rPr>
            </w:pPr>
            <w:r w:rsidRPr="008F17A8">
              <w:rPr>
                <w:rFonts w:ascii="Courier New" w:hAnsi="Courier New" w:cs="Courier New"/>
                <w:sz w:val="18"/>
                <w:szCs w:val="18"/>
              </w:rPr>
              <w:t>Balanced Accuracy      0.8217  0.64449   0.8238&gt;</w:t>
            </w:r>
          </w:p>
        </w:tc>
      </w:tr>
    </w:tbl>
    <w:p w14:paraId="5DDCFAB3" w14:textId="6BDEB75F" w:rsidR="00244CCA" w:rsidRDefault="00244CCA" w:rsidP="004A1174"/>
    <w:p w14:paraId="1AF79168" w14:textId="77777777" w:rsidR="004A1174" w:rsidRDefault="004A1174" w:rsidP="004A1174">
      <w:pPr>
        <w:rPr>
          <w:sz w:val="30"/>
          <w:szCs w:val="30"/>
        </w:rPr>
      </w:pPr>
    </w:p>
    <w:p w14:paraId="391FBFCF" w14:textId="37F2777D" w:rsidR="004A1174" w:rsidRDefault="004A1174" w:rsidP="004A1174">
      <w:pPr>
        <w:rPr>
          <w:sz w:val="30"/>
          <w:szCs w:val="30"/>
        </w:rPr>
      </w:pPr>
    </w:p>
    <w:p w14:paraId="120E4078" w14:textId="77777777" w:rsidR="004A1174" w:rsidRDefault="004A1174" w:rsidP="004A1174">
      <w:pPr>
        <w:rPr>
          <w:sz w:val="30"/>
          <w:szCs w:val="30"/>
        </w:rPr>
      </w:pPr>
    </w:p>
    <w:p w14:paraId="47CBEE05" w14:textId="4CD4A20F" w:rsidR="004A1174" w:rsidRPr="00B302C9" w:rsidRDefault="00E05ABE" w:rsidP="00E05ABE">
      <w:pPr>
        <w:pStyle w:val="Heading2"/>
      </w:pPr>
      <w:bookmarkStart w:id="20" w:name="_Toc166264898"/>
      <w:r>
        <w:t xml:space="preserve">7.5 </w:t>
      </w:r>
      <w:r w:rsidR="004A1174" w:rsidRPr="00B302C9">
        <w:t>Naive Bayes</w:t>
      </w:r>
      <w:bookmarkEnd w:id="20"/>
    </w:p>
    <w:p w14:paraId="75771905" w14:textId="77777777" w:rsidR="004A1174" w:rsidRDefault="004A1174" w:rsidP="004A1174">
      <w:pPr>
        <w:rPr>
          <w:b/>
          <w:bCs/>
          <w:sz w:val="30"/>
          <w:szCs w:val="30"/>
        </w:rPr>
      </w:pPr>
    </w:p>
    <w:p w14:paraId="7507C189" w14:textId="77777777" w:rsidR="004A1174" w:rsidRPr="00A741E8" w:rsidRDefault="004A1174" w:rsidP="00A741E8">
      <w:pPr>
        <w:jc w:val="both"/>
        <w:rPr>
          <w:rFonts w:ascii="Times New Roman" w:hAnsi="Times New Roman" w:cs="Times New Roman"/>
        </w:rPr>
      </w:pPr>
      <w:r w:rsidRPr="00A741E8">
        <w:rPr>
          <w:rFonts w:ascii="Times New Roman" w:hAnsi="Times New Roman" w:cs="Times New Roman"/>
        </w:rPr>
        <w:t xml:space="preserve">Naive Bayes is an algorithm based on Bayes theorem, calculating the posterior probability of each class given the input features and selecting the class with the highest probability. Bernoulli Naive Bayes would be </w:t>
      </w:r>
      <w:proofErr w:type="spellStart"/>
      <w:proofErr w:type="gramStart"/>
      <w:r w:rsidRPr="00A741E8">
        <w:rPr>
          <w:rFonts w:ascii="Times New Roman" w:hAnsi="Times New Roman" w:cs="Times New Roman"/>
        </w:rPr>
        <w:t>use</w:t>
      </w:r>
      <w:proofErr w:type="spellEnd"/>
      <w:proofErr w:type="gramEnd"/>
      <w:r w:rsidRPr="00A741E8">
        <w:rPr>
          <w:rFonts w:ascii="Times New Roman" w:hAnsi="Times New Roman" w:cs="Times New Roman"/>
        </w:rPr>
        <w:t xml:space="preserve"> to train the model because it is best suitable for binary features.</w:t>
      </w:r>
    </w:p>
    <w:p w14:paraId="11B5BC19" w14:textId="4CD401EA" w:rsidR="004A1174" w:rsidRPr="00A741E8" w:rsidRDefault="00A741E8" w:rsidP="00A741E8">
      <w:pPr>
        <w:jc w:val="both"/>
        <w:rPr>
          <w:rFonts w:ascii="Times New Roman" w:hAnsi="Times New Roman" w:cs="Times New Roman"/>
        </w:rPr>
      </w:pPr>
      <w:r w:rsidRPr="00A741E8">
        <w:rPr>
          <w:rFonts w:ascii="Times New Roman" w:hAnsi="Times New Roman" w:cs="Times New Roman"/>
        </w:rPr>
        <w:t>Naive Bayes model</w:t>
      </w:r>
      <w:r w:rsidR="004A1174" w:rsidRPr="00A741E8">
        <w:rPr>
          <w:rFonts w:ascii="Times New Roman" w:hAnsi="Times New Roman" w:cs="Times New Roman"/>
        </w:rPr>
        <w:t xml:space="preserve"> gives and accuracy of 0.680 and a kappa value of 0.4646 which is moderate</w:t>
      </w:r>
      <w:r>
        <w:rPr>
          <w:rFonts w:ascii="Times New Roman" w:hAnsi="Times New Roman" w:cs="Times New Roman"/>
        </w:rPr>
        <w:t>.</w:t>
      </w:r>
    </w:p>
    <w:tbl>
      <w:tblPr>
        <w:tblW w:w="836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364"/>
      </w:tblGrid>
      <w:tr w:rsidR="003A4160" w14:paraId="72228DE0" w14:textId="77777777" w:rsidTr="00E22680">
        <w:trPr>
          <w:trHeight w:val="5944"/>
        </w:trPr>
        <w:tc>
          <w:tcPr>
            <w:tcW w:w="8364" w:type="dxa"/>
          </w:tcPr>
          <w:p w14:paraId="533C2BD7"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lastRenderedPageBreak/>
              <w:t xml:space="preserve">Total Observations in Table:  885 </w:t>
            </w:r>
          </w:p>
          <w:p w14:paraId="466AA75B" w14:textId="77777777" w:rsidR="003A4160" w:rsidRPr="008E1447" w:rsidRDefault="003A4160" w:rsidP="00E22680">
            <w:pPr>
              <w:rPr>
                <w:rFonts w:ascii="Courier New" w:hAnsi="Courier New" w:cs="Courier New"/>
                <w:sz w:val="20"/>
                <w:szCs w:val="20"/>
              </w:rPr>
            </w:pPr>
          </w:p>
          <w:p w14:paraId="04A31625"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w:t>
            </w:r>
          </w:p>
          <w:p w14:paraId="7F9532E0"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test_set$Target </w:t>
            </w:r>
          </w:p>
          <w:p w14:paraId="19CDA660" w14:textId="77777777" w:rsidR="003A4160" w:rsidRPr="008E1447" w:rsidRDefault="003A4160" w:rsidP="00E22680">
            <w:pPr>
              <w:rPr>
                <w:rFonts w:ascii="Courier New" w:hAnsi="Courier New" w:cs="Courier New"/>
                <w:sz w:val="20"/>
                <w:szCs w:val="20"/>
              </w:rPr>
            </w:pPr>
            <w:proofErr w:type="spellStart"/>
            <w:r w:rsidRPr="008E1447">
              <w:rPr>
                <w:rFonts w:ascii="Courier New" w:hAnsi="Courier New" w:cs="Courier New"/>
                <w:sz w:val="20"/>
                <w:szCs w:val="20"/>
              </w:rPr>
              <w:t>predicted_Naive</w:t>
            </w:r>
            <w:proofErr w:type="spellEnd"/>
            <w:r w:rsidRPr="008E1447">
              <w:rPr>
                <w:rFonts w:ascii="Courier New" w:hAnsi="Courier New" w:cs="Courier New"/>
                <w:sz w:val="20"/>
                <w:szCs w:val="20"/>
              </w:rPr>
              <w:t xml:space="preserve"> |         D |         E |         G | Row Total | </w:t>
            </w:r>
          </w:p>
          <w:p w14:paraId="0174730A"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w:t>
            </w:r>
          </w:p>
          <w:p w14:paraId="6B6E0904"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D |       190 |        38 |        31 |       259 | </w:t>
            </w:r>
          </w:p>
          <w:p w14:paraId="775CDC1B"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0.734 |     0.147 |     0.120 |     0.293 | </w:t>
            </w:r>
          </w:p>
          <w:p w14:paraId="4074F491"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0.669 |     0.239 |     0.070 |           | </w:t>
            </w:r>
          </w:p>
          <w:p w14:paraId="61D722C9"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0.215 |     0.043 |     0.035 |           | </w:t>
            </w:r>
          </w:p>
          <w:p w14:paraId="155E5722"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w:t>
            </w:r>
          </w:p>
          <w:p w14:paraId="5F416C38"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E |        46 |        39 |        38 |       123 | </w:t>
            </w:r>
          </w:p>
          <w:p w14:paraId="6BE19B60"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0.374 |     0.317 |     0.309 |     0.139 | </w:t>
            </w:r>
          </w:p>
          <w:p w14:paraId="49129574"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0.162 |     0.245 |     0.086 |           | </w:t>
            </w:r>
          </w:p>
          <w:p w14:paraId="68FC6C6A"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0.052 |     0.044 |     0.043 |           | </w:t>
            </w:r>
          </w:p>
          <w:p w14:paraId="36D80037"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w:t>
            </w:r>
          </w:p>
          <w:p w14:paraId="178D126D"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G |        48 |        82 |       373 |       503 | </w:t>
            </w:r>
          </w:p>
          <w:p w14:paraId="1A08AE46"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0.095 |     0.163 |     0.742 |     0.568 | </w:t>
            </w:r>
          </w:p>
          <w:p w14:paraId="5A1282A1"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0.169 |     0.516 |     0.844 |           | </w:t>
            </w:r>
          </w:p>
          <w:p w14:paraId="132A341B"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0.054 |     0.093 |     0.421 |           | </w:t>
            </w:r>
          </w:p>
          <w:p w14:paraId="551DAC93"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w:t>
            </w:r>
          </w:p>
          <w:p w14:paraId="6E726927"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Column Total |       284 |       159 |       442 |       885 | </w:t>
            </w:r>
          </w:p>
          <w:p w14:paraId="3638F0A2"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     0.321 |     0.180 |     0.499 |           | </w:t>
            </w:r>
          </w:p>
          <w:p w14:paraId="41744D3E"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w:t>
            </w:r>
          </w:p>
          <w:p w14:paraId="25C42DEC" w14:textId="77777777" w:rsidR="003A4160" w:rsidRDefault="003A4160" w:rsidP="00E22680">
            <w:pPr>
              <w:rPr>
                <w:sz w:val="30"/>
                <w:szCs w:val="30"/>
              </w:rPr>
            </w:pPr>
          </w:p>
        </w:tc>
      </w:tr>
    </w:tbl>
    <w:p w14:paraId="32A9ADBB" w14:textId="77777777" w:rsidR="003A4160" w:rsidRDefault="003A4160" w:rsidP="003A4160">
      <w:pPr>
        <w:rPr>
          <w:sz w:val="20"/>
          <w:szCs w:val="20"/>
        </w:rPr>
      </w:pPr>
    </w:p>
    <w:p w14:paraId="327AB33B" w14:textId="77777777" w:rsidR="003A4160" w:rsidRDefault="003A4160" w:rsidP="003A4160">
      <w:pPr>
        <w:rPr>
          <w:sz w:val="20"/>
          <w:szCs w:val="20"/>
        </w:rPr>
      </w:pPr>
    </w:p>
    <w:p w14:paraId="283A9F2C" w14:textId="77777777" w:rsidR="003A4160" w:rsidRDefault="003A4160" w:rsidP="003A4160">
      <w:pPr>
        <w:rPr>
          <w:sz w:val="20"/>
          <w:szCs w:val="20"/>
        </w:rPr>
      </w:pPr>
    </w:p>
    <w:tbl>
      <w:tblPr>
        <w:tblW w:w="0" w:type="auto"/>
        <w:tblInd w:w="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768"/>
      </w:tblGrid>
      <w:tr w:rsidR="003A4160" w14:paraId="33748FC8" w14:textId="77777777" w:rsidTr="00E22680">
        <w:trPr>
          <w:trHeight w:val="6854"/>
        </w:trPr>
        <w:tc>
          <w:tcPr>
            <w:tcW w:w="7768" w:type="dxa"/>
          </w:tcPr>
          <w:p w14:paraId="6BF9326C"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Overall Statistics</w:t>
            </w:r>
          </w:p>
          <w:p w14:paraId="52105876"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w:t>
            </w:r>
          </w:p>
          <w:p w14:paraId="581E910A"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Accuracy : 0.6802          </w:t>
            </w:r>
          </w:p>
          <w:p w14:paraId="27AF153C"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95% CI : (0.6484, 0.7109)</w:t>
            </w:r>
          </w:p>
          <w:p w14:paraId="02CE6828"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No Information Rate : 0.4994          </w:t>
            </w:r>
          </w:p>
          <w:p w14:paraId="437E7357"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P-Value [Acc &gt; NIR] : &lt; 2.2e-16       </w:t>
            </w:r>
          </w:p>
          <w:p w14:paraId="651B9BE9"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w:t>
            </w:r>
          </w:p>
          <w:p w14:paraId="6F39192D"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Kappa : 0.4646          </w:t>
            </w:r>
          </w:p>
          <w:p w14:paraId="7C87C3E3"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w:t>
            </w:r>
          </w:p>
          <w:p w14:paraId="7F72D4EC"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w:t>
            </w:r>
            <w:proofErr w:type="spellStart"/>
            <w:r w:rsidRPr="008E1447">
              <w:rPr>
                <w:rFonts w:ascii="Courier New" w:hAnsi="Courier New" w:cs="Courier New"/>
                <w:sz w:val="20"/>
                <w:szCs w:val="20"/>
              </w:rPr>
              <w:t>Mcnemar's</w:t>
            </w:r>
            <w:proofErr w:type="spellEnd"/>
            <w:r w:rsidRPr="008E1447">
              <w:rPr>
                <w:rFonts w:ascii="Courier New" w:hAnsi="Courier New" w:cs="Courier New"/>
                <w:sz w:val="20"/>
                <w:szCs w:val="20"/>
              </w:rPr>
              <w:t xml:space="preserve"> Test P-Value : 0.0001303       </w:t>
            </w:r>
          </w:p>
          <w:p w14:paraId="735F4C81" w14:textId="77777777" w:rsidR="003A4160" w:rsidRPr="008E1447" w:rsidRDefault="003A4160" w:rsidP="00E22680">
            <w:pPr>
              <w:rPr>
                <w:rFonts w:ascii="Courier New" w:hAnsi="Courier New" w:cs="Courier New"/>
                <w:sz w:val="20"/>
                <w:szCs w:val="20"/>
              </w:rPr>
            </w:pPr>
          </w:p>
          <w:p w14:paraId="2A06EAEC"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Statistics by Class:</w:t>
            </w:r>
          </w:p>
          <w:p w14:paraId="666F3586" w14:textId="77777777" w:rsidR="003A4160" w:rsidRPr="008E1447" w:rsidRDefault="003A4160" w:rsidP="00E22680">
            <w:pPr>
              <w:rPr>
                <w:rFonts w:ascii="Courier New" w:hAnsi="Courier New" w:cs="Courier New"/>
                <w:sz w:val="20"/>
                <w:szCs w:val="20"/>
              </w:rPr>
            </w:pPr>
          </w:p>
          <w:p w14:paraId="5365550F"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 xml:space="preserve">                     Class: D Class: E Class: G</w:t>
            </w:r>
          </w:p>
          <w:p w14:paraId="717CF231"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Sensitivity            0.6690  0.24528   0.8439</w:t>
            </w:r>
          </w:p>
          <w:p w14:paraId="61644885"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Specificity            0.8852  0.88430   0.7065</w:t>
            </w:r>
          </w:p>
          <w:p w14:paraId="5F3F06C8"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Pos Pred Value         0.7336  0.31707   0.7416</w:t>
            </w:r>
          </w:p>
          <w:p w14:paraId="0FF41926"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Neg Pred Value         0.8498  0.84252   0.8194</w:t>
            </w:r>
          </w:p>
          <w:p w14:paraId="22758F43"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Precision              0.7336  0.31707   0.7416</w:t>
            </w:r>
          </w:p>
          <w:p w14:paraId="1305C99F"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Recall                 0.6690  0.24528   0.8439</w:t>
            </w:r>
          </w:p>
          <w:p w14:paraId="601488CA"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F1                     0.6998  0.27660   0.7894</w:t>
            </w:r>
          </w:p>
          <w:p w14:paraId="0ED097C9"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Prevalence             0.3209  0.17966   0.4994</w:t>
            </w:r>
          </w:p>
          <w:p w14:paraId="735BAACC"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Detection Rate         0.2147  0.04407   0.4215</w:t>
            </w:r>
          </w:p>
          <w:p w14:paraId="1EB43777"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Detection Prevalence   0.2927  0.13898   0.5684</w:t>
            </w:r>
          </w:p>
          <w:p w14:paraId="02C0A487" w14:textId="77777777" w:rsidR="003A4160" w:rsidRPr="008E1447" w:rsidRDefault="003A4160" w:rsidP="00E22680">
            <w:pPr>
              <w:rPr>
                <w:rFonts w:ascii="Courier New" w:hAnsi="Courier New" w:cs="Courier New"/>
                <w:sz w:val="20"/>
                <w:szCs w:val="20"/>
              </w:rPr>
            </w:pPr>
            <w:r w:rsidRPr="008E1447">
              <w:rPr>
                <w:rFonts w:ascii="Courier New" w:hAnsi="Courier New" w:cs="Courier New"/>
                <w:sz w:val="20"/>
                <w:szCs w:val="20"/>
              </w:rPr>
              <w:t>Balanced Accuracy      0.7771  0.56479   0.7752</w:t>
            </w:r>
          </w:p>
        </w:tc>
      </w:tr>
    </w:tbl>
    <w:p w14:paraId="71CCA754" w14:textId="77777777" w:rsidR="003A4160" w:rsidRPr="003A4160" w:rsidRDefault="003A4160" w:rsidP="004A1174"/>
    <w:p w14:paraId="03FDC3F5" w14:textId="2782462D" w:rsidR="004A1174" w:rsidRDefault="004A1174" w:rsidP="004A1174">
      <w:pPr>
        <w:rPr>
          <w:sz w:val="20"/>
          <w:szCs w:val="20"/>
        </w:rPr>
      </w:pPr>
    </w:p>
    <w:p w14:paraId="39533C4F" w14:textId="3758FA76" w:rsidR="004A1174" w:rsidRDefault="006F6FE7" w:rsidP="004A1174">
      <w:pPr>
        <w:rPr>
          <w:sz w:val="20"/>
          <w:szCs w:val="20"/>
        </w:rPr>
      </w:pPr>
      <w:r>
        <w:rPr>
          <w:noProof/>
          <w:sz w:val="20"/>
          <w:szCs w:val="20"/>
        </w:rPr>
        <w:drawing>
          <wp:inline distT="0" distB="0" distL="0" distR="0" wp14:anchorId="6B8D5456" wp14:editId="7B207A0B">
            <wp:extent cx="5970590" cy="4131325"/>
            <wp:effectExtent l="0" t="0" r="0" b="0"/>
            <wp:docPr id="1151510881" name="Picture 1" descr="A table of numbers and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10881" name="Picture 1" descr="A table of numbers and a number of text&#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6020021" cy="4165528"/>
                    </a:xfrm>
                    <a:prstGeom prst="rect">
                      <a:avLst/>
                    </a:prstGeom>
                  </pic:spPr>
                </pic:pic>
              </a:graphicData>
            </a:graphic>
          </wp:inline>
        </w:drawing>
      </w:r>
    </w:p>
    <w:p w14:paraId="493D8647" w14:textId="77777777" w:rsidR="004A1174" w:rsidRDefault="004A1174" w:rsidP="004A1174">
      <w:pPr>
        <w:rPr>
          <w:sz w:val="20"/>
          <w:szCs w:val="20"/>
        </w:rPr>
      </w:pPr>
    </w:p>
    <w:p w14:paraId="58553AFE" w14:textId="7AFB296E" w:rsidR="004A1174" w:rsidRDefault="004A1174" w:rsidP="004A1174">
      <w:pPr>
        <w:rPr>
          <w:sz w:val="20"/>
          <w:szCs w:val="20"/>
        </w:rPr>
      </w:pPr>
    </w:p>
    <w:p w14:paraId="58C4FD03" w14:textId="77777777" w:rsidR="004A1174" w:rsidRDefault="004A1174" w:rsidP="004A1174">
      <w:pPr>
        <w:rPr>
          <w:sz w:val="20"/>
          <w:szCs w:val="20"/>
        </w:rPr>
      </w:pPr>
    </w:p>
    <w:p w14:paraId="182B34A8" w14:textId="77777777" w:rsidR="004A1174" w:rsidRDefault="004A1174" w:rsidP="004A1174">
      <w:pPr>
        <w:rPr>
          <w:sz w:val="20"/>
          <w:szCs w:val="20"/>
        </w:rPr>
      </w:pPr>
    </w:p>
    <w:p w14:paraId="4C8FDF55" w14:textId="77777777" w:rsidR="004A1174" w:rsidRDefault="004A1174" w:rsidP="004A1174">
      <w:pPr>
        <w:rPr>
          <w:sz w:val="20"/>
          <w:szCs w:val="20"/>
        </w:rPr>
      </w:pPr>
    </w:p>
    <w:p w14:paraId="4677929A" w14:textId="77777777" w:rsidR="004A1174" w:rsidRDefault="004A1174" w:rsidP="004A1174">
      <w:pPr>
        <w:rPr>
          <w:sz w:val="20"/>
          <w:szCs w:val="20"/>
        </w:rPr>
      </w:pPr>
    </w:p>
    <w:p w14:paraId="743FE5CC" w14:textId="1B978DEE" w:rsidR="004A1174" w:rsidRDefault="006809FD" w:rsidP="004A1174">
      <w:pPr>
        <w:rPr>
          <w:sz w:val="20"/>
          <w:szCs w:val="20"/>
        </w:rPr>
      </w:pPr>
      <w:r>
        <w:rPr>
          <w:noProof/>
        </w:rPr>
        <w:drawing>
          <wp:inline distT="0" distB="0" distL="0" distR="0" wp14:anchorId="202CA1CE" wp14:editId="6E87D6A0">
            <wp:extent cx="5731510" cy="3436620"/>
            <wp:effectExtent l="0" t="0" r="8890" b="17780"/>
            <wp:docPr id="2041249912" name="Chart 1">
              <a:extLst xmlns:a="http://schemas.openxmlformats.org/drawingml/2006/main">
                <a:ext uri="{FF2B5EF4-FFF2-40B4-BE49-F238E27FC236}">
                  <a16:creationId xmlns:a16="http://schemas.microsoft.com/office/drawing/2014/main" id="{A8B6A493-477A-59DE-2EAC-1DFC7FD684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25FCABB" w14:textId="77777777" w:rsidR="004A1174" w:rsidRDefault="004A1174" w:rsidP="004A1174">
      <w:pPr>
        <w:rPr>
          <w:sz w:val="20"/>
          <w:szCs w:val="20"/>
        </w:rPr>
      </w:pPr>
    </w:p>
    <w:p w14:paraId="3FF138EE" w14:textId="77777777" w:rsidR="004A1174" w:rsidRDefault="004A1174" w:rsidP="004A1174">
      <w:pPr>
        <w:rPr>
          <w:sz w:val="20"/>
          <w:szCs w:val="20"/>
        </w:rPr>
      </w:pPr>
    </w:p>
    <w:p w14:paraId="2421E9DD" w14:textId="77777777" w:rsidR="004A1174" w:rsidRDefault="004A1174" w:rsidP="004A1174">
      <w:pPr>
        <w:rPr>
          <w:sz w:val="20"/>
          <w:szCs w:val="20"/>
        </w:rPr>
      </w:pPr>
    </w:p>
    <w:p w14:paraId="4415903D" w14:textId="77777777" w:rsidR="004A1174" w:rsidRDefault="004A1174" w:rsidP="004A1174">
      <w:pPr>
        <w:rPr>
          <w:sz w:val="20"/>
          <w:szCs w:val="20"/>
        </w:rPr>
      </w:pPr>
    </w:p>
    <w:p w14:paraId="0A4B3C8B" w14:textId="77777777" w:rsidR="004A1174" w:rsidRDefault="004A1174" w:rsidP="004A1174">
      <w:pPr>
        <w:rPr>
          <w:sz w:val="20"/>
          <w:szCs w:val="20"/>
        </w:rPr>
      </w:pPr>
    </w:p>
    <w:p w14:paraId="035E65CF" w14:textId="77777777" w:rsidR="004A1174" w:rsidRDefault="004A1174" w:rsidP="004A1174">
      <w:pPr>
        <w:rPr>
          <w:sz w:val="20"/>
          <w:szCs w:val="20"/>
        </w:rPr>
      </w:pPr>
    </w:p>
    <w:p w14:paraId="57746A59" w14:textId="77777777" w:rsidR="004A1174" w:rsidRDefault="004A1174" w:rsidP="004A1174">
      <w:pPr>
        <w:rPr>
          <w:sz w:val="20"/>
          <w:szCs w:val="20"/>
        </w:rPr>
      </w:pPr>
    </w:p>
    <w:p w14:paraId="2820C25B" w14:textId="77777777" w:rsidR="004A1174" w:rsidRDefault="004A1174" w:rsidP="004A1174">
      <w:pPr>
        <w:rPr>
          <w:sz w:val="20"/>
          <w:szCs w:val="20"/>
        </w:rPr>
      </w:pPr>
    </w:p>
    <w:p w14:paraId="0BCCF7BA" w14:textId="77777777" w:rsidR="004A1174" w:rsidRDefault="004A1174" w:rsidP="004A1174">
      <w:pPr>
        <w:rPr>
          <w:sz w:val="20"/>
          <w:szCs w:val="20"/>
        </w:rPr>
      </w:pPr>
    </w:p>
    <w:p w14:paraId="514845CE" w14:textId="77777777" w:rsidR="004A1174" w:rsidRDefault="004A1174" w:rsidP="004A1174">
      <w:pPr>
        <w:rPr>
          <w:sz w:val="20"/>
          <w:szCs w:val="20"/>
        </w:rPr>
      </w:pPr>
    </w:p>
    <w:p w14:paraId="5CAAC241" w14:textId="77777777" w:rsidR="004A1174" w:rsidRDefault="004A1174" w:rsidP="004A1174">
      <w:pPr>
        <w:rPr>
          <w:sz w:val="20"/>
          <w:szCs w:val="20"/>
        </w:rPr>
      </w:pPr>
    </w:p>
    <w:p w14:paraId="1DEB3053" w14:textId="77777777" w:rsidR="004A1174" w:rsidRDefault="004A1174" w:rsidP="004A1174">
      <w:pPr>
        <w:rPr>
          <w:sz w:val="20"/>
          <w:szCs w:val="20"/>
        </w:rPr>
      </w:pPr>
    </w:p>
    <w:p w14:paraId="62A9AB87" w14:textId="77777777" w:rsidR="004A1174" w:rsidRDefault="004A1174" w:rsidP="004A1174">
      <w:pPr>
        <w:rPr>
          <w:sz w:val="20"/>
          <w:szCs w:val="20"/>
        </w:rPr>
      </w:pPr>
    </w:p>
    <w:p w14:paraId="22264FE8" w14:textId="77777777" w:rsidR="004A1174" w:rsidRDefault="004A1174" w:rsidP="004A1174">
      <w:pPr>
        <w:rPr>
          <w:sz w:val="20"/>
          <w:szCs w:val="20"/>
        </w:rPr>
      </w:pPr>
    </w:p>
    <w:tbl>
      <w:tblPr>
        <w:tblStyle w:val="TableGrid"/>
        <w:tblW w:w="0" w:type="auto"/>
        <w:tblLook w:val="04A0" w:firstRow="1" w:lastRow="0" w:firstColumn="1" w:lastColumn="0" w:noHBand="0" w:noVBand="1"/>
      </w:tblPr>
      <w:tblGrid>
        <w:gridCol w:w="3005"/>
        <w:gridCol w:w="3005"/>
        <w:gridCol w:w="3006"/>
      </w:tblGrid>
      <w:tr w:rsidR="004A1174" w14:paraId="2C9F3C36" w14:textId="77777777" w:rsidTr="00E22680">
        <w:tc>
          <w:tcPr>
            <w:tcW w:w="3005" w:type="dxa"/>
          </w:tcPr>
          <w:p w14:paraId="32D44668" w14:textId="77777777" w:rsidR="004A1174" w:rsidRDefault="004A1174" w:rsidP="00E22680">
            <w:pPr>
              <w:rPr>
                <w:sz w:val="20"/>
                <w:szCs w:val="20"/>
              </w:rPr>
            </w:pPr>
            <w:r>
              <w:rPr>
                <w:sz w:val="20"/>
                <w:szCs w:val="20"/>
              </w:rPr>
              <w:t>Model</w:t>
            </w:r>
          </w:p>
        </w:tc>
        <w:tc>
          <w:tcPr>
            <w:tcW w:w="3005" w:type="dxa"/>
          </w:tcPr>
          <w:p w14:paraId="149DD66E" w14:textId="77777777" w:rsidR="004A1174" w:rsidRDefault="004A1174" w:rsidP="00E22680">
            <w:r>
              <w:t>Accuracy</w:t>
            </w:r>
          </w:p>
        </w:tc>
        <w:tc>
          <w:tcPr>
            <w:tcW w:w="3006" w:type="dxa"/>
          </w:tcPr>
          <w:p w14:paraId="0637FADA" w14:textId="77777777" w:rsidR="004A1174" w:rsidRDefault="004A1174" w:rsidP="00E22680">
            <w:r>
              <w:t>Kappa</w:t>
            </w:r>
          </w:p>
        </w:tc>
      </w:tr>
      <w:tr w:rsidR="004A1174" w14:paraId="2324ADD1" w14:textId="77777777" w:rsidTr="00E22680">
        <w:tc>
          <w:tcPr>
            <w:tcW w:w="3005" w:type="dxa"/>
          </w:tcPr>
          <w:p w14:paraId="73D5B43D" w14:textId="04F74014" w:rsidR="004A1174" w:rsidRDefault="004A1174" w:rsidP="00E22680">
            <w:pPr>
              <w:rPr>
                <w:sz w:val="20"/>
                <w:szCs w:val="20"/>
              </w:rPr>
            </w:pPr>
            <w:r>
              <w:rPr>
                <w:sz w:val="20"/>
                <w:szCs w:val="20"/>
              </w:rPr>
              <w:t>Random For</w:t>
            </w:r>
            <w:r w:rsidR="00F85359">
              <w:rPr>
                <w:sz w:val="20"/>
                <w:szCs w:val="20"/>
              </w:rPr>
              <w:t>est</w:t>
            </w:r>
          </w:p>
        </w:tc>
        <w:tc>
          <w:tcPr>
            <w:tcW w:w="3005" w:type="dxa"/>
          </w:tcPr>
          <w:p w14:paraId="68707315" w14:textId="77777777" w:rsidR="004A1174" w:rsidRDefault="004A1174" w:rsidP="00E22680">
            <w:pPr>
              <w:rPr>
                <w:sz w:val="20"/>
                <w:szCs w:val="20"/>
              </w:rPr>
            </w:pPr>
            <w:r>
              <w:t xml:space="preserve">0.7774          </w:t>
            </w:r>
          </w:p>
        </w:tc>
        <w:tc>
          <w:tcPr>
            <w:tcW w:w="3006" w:type="dxa"/>
          </w:tcPr>
          <w:p w14:paraId="3CFBCE43" w14:textId="77777777" w:rsidR="004A1174" w:rsidRDefault="004A1174" w:rsidP="00E22680">
            <w:pPr>
              <w:rPr>
                <w:sz w:val="20"/>
                <w:szCs w:val="20"/>
              </w:rPr>
            </w:pPr>
            <w:r>
              <w:t xml:space="preserve">0.6235          </w:t>
            </w:r>
          </w:p>
        </w:tc>
      </w:tr>
      <w:tr w:rsidR="004A1174" w14:paraId="7F4E005D" w14:textId="77777777" w:rsidTr="00E22680">
        <w:tc>
          <w:tcPr>
            <w:tcW w:w="3005" w:type="dxa"/>
          </w:tcPr>
          <w:p w14:paraId="512CFDB9" w14:textId="77777777" w:rsidR="004A1174" w:rsidRDefault="004A1174" w:rsidP="00E22680">
            <w:pPr>
              <w:rPr>
                <w:sz w:val="20"/>
                <w:szCs w:val="20"/>
              </w:rPr>
            </w:pPr>
            <w:r>
              <w:rPr>
                <w:sz w:val="20"/>
                <w:szCs w:val="20"/>
              </w:rPr>
              <w:t>Support vector machine</w:t>
            </w:r>
          </w:p>
        </w:tc>
        <w:tc>
          <w:tcPr>
            <w:tcW w:w="3005" w:type="dxa"/>
          </w:tcPr>
          <w:p w14:paraId="460E7108" w14:textId="77777777" w:rsidR="004A1174" w:rsidRDefault="004A1174" w:rsidP="00E22680">
            <w:pPr>
              <w:rPr>
                <w:sz w:val="20"/>
                <w:szCs w:val="20"/>
              </w:rPr>
            </w:pPr>
            <w:r w:rsidRPr="00831162">
              <w:t xml:space="preserve">0.7605          </w:t>
            </w:r>
          </w:p>
        </w:tc>
        <w:tc>
          <w:tcPr>
            <w:tcW w:w="3006" w:type="dxa"/>
          </w:tcPr>
          <w:p w14:paraId="33131D0B" w14:textId="77777777" w:rsidR="004A1174" w:rsidRDefault="004A1174" w:rsidP="00E22680">
            <w:pPr>
              <w:rPr>
                <w:sz w:val="20"/>
                <w:szCs w:val="20"/>
              </w:rPr>
            </w:pPr>
            <w:r w:rsidRPr="00831162">
              <w:t xml:space="preserve">0.5945          </w:t>
            </w:r>
          </w:p>
        </w:tc>
      </w:tr>
      <w:tr w:rsidR="004A1174" w14:paraId="0BA1D88D" w14:textId="77777777" w:rsidTr="00E22680">
        <w:tc>
          <w:tcPr>
            <w:tcW w:w="3005" w:type="dxa"/>
          </w:tcPr>
          <w:p w14:paraId="6E70FA06" w14:textId="77777777" w:rsidR="004A1174" w:rsidRDefault="004A1174" w:rsidP="00E22680">
            <w:pPr>
              <w:rPr>
                <w:sz w:val="20"/>
                <w:szCs w:val="20"/>
              </w:rPr>
            </w:pPr>
            <w:r>
              <w:rPr>
                <w:sz w:val="20"/>
                <w:szCs w:val="20"/>
              </w:rPr>
              <w:t>KNN</w:t>
            </w:r>
          </w:p>
        </w:tc>
        <w:tc>
          <w:tcPr>
            <w:tcW w:w="3005" w:type="dxa"/>
          </w:tcPr>
          <w:p w14:paraId="7F34BD53" w14:textId="77777777" w:rsidR="004A1174" w:rsidRPr="00A71A43" w:rsidRDefault="004A1174" w:rsidP="00E22680">
            <w:r w:rsidRPr="00A71A43">
              <w:t xml:space="preserve">0.7006          </w:t>
            </w:r>
          </w:p>
        </w:tc>
        <w:tc>
          <w:tcPr>
            <w:tcW w:w="3006" w:type="dxa"/>
          </w:tcPr>
          <w:p w14:paraId="255010D1" w14:textId="77777777" w:rsidR="004A1174" w:rsidRPr="00A71A43" w:rsidRDefault="004A1174" w:rsidP="00E22680">
            <w:r w:rsidRPr="00A71A43">
              <w:t xml:space="preserve">0.4558          </w:t>
            </w:r>
          </w:p>
        </w:tc>
      </w:tr>
      <w:tr w:rsidR="004A1174" w14:paraId="5B134E49" w14:textId="77777777" w:rsidTr="00E22680">
        <w:tc>
          <w:tcPr>
            <w:tcW w:w="3005" w:type="dxa"/>
          </w:tcPr>
          <w:p w14:paraId="5AFD5CA8" w14:textId="77777777" w:rsidR="004A1174" w:rsidRDefault="004A1174" w:rsidP="00E22680">
            <w:pPr>
              <w:rPr>
                <w:sz w:val="20"/>
                <w:szCs w:val="20"/>
              </w:rPr>
            </w:pPr>
            <w:r>
              <w:rPr>
                <w:sz w:val="20"/>
                <w:szCs w:val="20"/>
              </w:rPr>
              <w:t>Decision Tree</w:t>
            </w:r>
          </w:p>
        </w:tc>
        <w:tc>
          <w:tcPr>
            <w:tcW w:w="3005" w:type="dxa"/>
          </w:tcPr>
          <w:p w14:paraId="44D88527" w14:textId="77777777" w:rsidR="004A1174" w:rsidRPr="00A71A43" w:rsidRDefault="004A1174" w:rsidP="00E22680">
            <w:r w:rsidRPr="00A71A43">
              <w:t xml:space="preserve">0.739           </w:t>
            </w:r>
          </w:p>
        </w:tc>
        <w:tc>
          <w:tcPr>
            <w:tcW w:w="3006" w:type="dxa"/>
          </w:tcPr>
          <w:p w14:paraId="41790721" w14:textId="77777777" w:rsidR="004A1174" w:rsidRPr="00A71A43" w:rsidRDefault="004A1174" w:rsidP="00E22680">
            <w:r w:rsidRPr="00A71A43">
              <w:t xml:space="preserve">0.5691          </w:t>
            </w:r>
          </w:p>
        </w:tc>
      </w:tr>
      <w:tr w:rsidR="004A1174" w14:paraId="73ED95B5" w14:textId="77777777" w:rsidTr="00E22680">
        <w:tc>
          <w:tcPr>
            <w:tcW w:w="3005" w:type="dxa"/>
          </w:tcPr>
          <w:p w14:paraId="0EAF236F" w14:textId="76FFEB29" w:rsidR="004A1174" w:rsidRDefault="00A741E8" w:rsidP="00E22680">
            <w:pPr>
              <w:rPr>
                <w:sz w:val="20"/>
                <w:szCs w:val="20"/>
              </w:rPr>
            </w:pPr>
            <w:r>
              <w:rPr>
                <w:sz w:val="20"/>
                <w:szCs w:val="20"/>
              </w:rPr>
              <w:t>Naïve Bayes</w:t>
            </w:r>
          </w:p>
        </w:tc>
        <w:tc>
          <w:tcPr>
            <w:tcW w:w="3005" w:type="dxa"/>
          </w:tcPr>
          <w:p w14:paraId="6FEF15CA" w14:textId="57B5C505" w:rsidR="004A1174" w:rsidRPr="00A71A43" w:rsidRDefault="004A1174" w:rsidP="00E22680">
            <w:r w:rsidRPr="00A71A43">
              <w:t>0.</w:t>
            </w:r>
            <w:r w:rsidR="00A741E8">
              <w:t>6802</w:t>
            </w:r>
            <w:r w:rsidRPr="00A71A43">
              <w:t xml:space="preserve">         </w:t>
            </w:r>
          </w:p>
        </w:tc>
        <w:tc>
          <w:tcPr>
            <w:tcW w:w="3006" w:type="dxa"/>
          </w:tcPr>
          <w:p w14:paraId="4223D6A0" w14:textId="2F13785F" w:rsidR="004A1174" w:rsidRPr="00A71A43" w:rsidRDefault="004A1174" w:rsidP="00E22680">
            <w:r w:rsidRPr="00A71A43">
              <w:t>0.</w:t>
            </w:r>
            <w:r w:rsidR="00A741E8">
              <w:t>4646</w:t>
            </w:r>
            <w:r w:rsidRPr="00A71A43">
              <w:t xml:space="preserve">          </w:t>
            </w:r>
          </w:p>
        </w:tc>
      </w:tr>
    </w:tbl>
    <w:p w14:paraId="7C953BEF" w14:textId="77777777" w:rsidR="004A1174" w:rsidRDefault="004A1174" w:rsidP="004A1174">
      <w:pPr>
        <w:rPr>
          <w:sz w:val="20"/>
          <w:szCs w:val="20"/>
        </w:rPr>
      </w:pPr>
    </w:p>
    <w:p w14:paraId="04293158" w14:textId="77777777" w:rsidR="004A1174" w:rsidRDefault="004A1174" w:rsidP="004A1174">
      <w:pPr>
        <w:rPr>
          <w:sz w:val="20"/>
          <w:szCs w:val="20"/>
        </w:rPr>
      </w:pPr>
    </w:p>
    <w:p w14:paraId="3B56B7A3" w14:textId="77777777" w:rsidR="004A1174" w:rsidRDefault="004A1174" w:rsidP="004A1174">
      <w:pPr>
        <w:rPr>
          <w:sz w:val="20"/>
          <w:szCs w:val="20"/>
        </w:rPr>
      </w:pPr>
    </w:p>
    <w:p w14:paraId="08CFCAAD" w14:textId="77777777" w:rsidR="004A1174" w:rsidRDefault="004A1174" w:rsidP="004A1174">
      <w:pPr>
        <w:rPr>
          <w:sz w:val="20"/>
          <w:szCs w:val="20"/>
        </w:rPr>
      </w:pPr>
    </w:p>
    <w:p w14:paraId="269EF5E3" w14:textId="77777777" w:rsidR="004A1174" w:rsidRDefault="004A1174" w:rsidP="004A1174">
      <w:pPr>
        <w:rPr>
          <w:sz w:val="20"/>
          <w:szCs w:val="20"/>
        </w:rPr>
      </w:pPr>
    </w:p>
    <w:p w14:paraId="3B4BD14B" w14:textId="49CB574D" w:rsidR="004A1174" w:rsidRDefault="00595789" w:rsidP="004A1174">
      <w:pPr>
        <w:rPr>
          <w:sz w:val="20"/>
          <w:szCs w:val="20"/>
        </w:rPr>
      </w:pPr>
      <w:r>
        <w:rPr>
          <w:noProof/>
        </w:rPr>
        <w:drawing>
          <wp:inline distT="0" distB="0" distL="0" distR="0" wp14:anchorId="18E0F274" wp14:editId="356EF663">
            <wp:extent cx="4572000" cy="2921000"/>
            <wp:effectExtent l="0" t="0" r="12700" b="12700"/>
            <wp:docPr id="132092834" name="Chart 1">
              <a:extLst xmlns:a="http://schemas.openxmlformats.org/drawingml/2006/main">
                <a:ext uri="{FF2B5EF4-FFF2-40B4-BE49-F238E27FC236}">
                  <a16:creationId xmlns:a16="http://schemas.microsoft.com/office/drawing/2014/main" id="{D1711D92-688C-89C6-89F8-3CCC88BFB7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6A8FD31" w14:textId="77777777" w:rsidR="004A1174" w:rsidRDefault="004A1174" w:rsidP="004A1174">
      <w:pPr>
        <w:rPr>
          <w:sz w:val="20"/>
          <w:szCs w:val="20"/>
        </w:rPr>
      </w:pPr>
    </w:p>
    <w:p w14:paraId="7C061D8F" w14:textId="77777777" w:rsidR="004A1174" w:rsidRDefault="004A1174" w:rsidP="004A1174">
      <w:pPr>
        <w:rPr>
          <w:sz w:val="20"/>
          <w:szCs w:val="20"/>
        </w:rPr>
      </w:pPr>
    </w:p>
    <w:p w14:paraId="11A8F236" w14:textId="5C7C3F63" w:rsidR="004A1174" w:rsidRDefault="004A1174" w:rsidP="004A1174">
      <w:pPr>
        <w:rPr>
          <w:sz w:val="20"/>
          <w:szCs w:val="20"/>
        </w:rPr>
      </w:pPr>
    </w:p>
    <w:p w14:paraId="1960AD74" w14:textId="77777777" w:rsidR="004A1174" w:rsidRDefault="004A1174" w:rsidP="004A1174">
      <w:pPr>
        <w:rPr>
          <w:sz w:val="20"/>
          <w:szCs w:val="20"/>
        </w:rPr>
      </w:pPr>
    </w:p>
    <w:p w14:paraId="2CEAF895" w14:textId="77777777" w:rsidR="004A1174" w:rsidRDefault="004A1174" w:rsidP="004A1174">
      <w:pPr>
        <w:rPr>
          <w:sz w:val="20"/>
          <w:szCs w:val="20"/>
        </w:rPr>
      </w:pPr>
    </w:p>
    <w:p w14:paraId="4D4F43DF" w14:textId="38AF130E" w:rsidR="004A1174" w:rsidRPr="00B302C9" w:rsidRDefault="00E05ABE" w:rsidP="00E05ABE">
      <w:pPr>
        <w:pStyle w:val="Heading1"/>
      </w:pPr>
      <w:bookmarkStart w:id="21" w:name="_Toc166264899"/>
      <w:r>
        <w:t xml:space="preserve">8.0 </w:t>
      </w:r>
      <w:r w:rsidR="004A1174" w:rsidRPr="00B302C9">
        <w:t>Conclusion</w:t>
      </w:r>
      <w:bookmarkEnd w:id="21"/>
    </w:p>
    <w:p w14:paraId="74EB9062" w14:textId="77777777" w:rsidR="004A1174" w:rsidRDefault="004A1174" w:rsidP="004A1174">
      <w:pPr>
        <w:rPr>
          <w:b/>
          <w:bCs/>
          <w:sz w:val="28"/>
          <w:szCs w:val="28"/>
        </w:rPr>
      </w:pPr>
    </w:p>
    <w:p w14:paraId="0C0EFFA8" w14:textId="77777777" w:rsidR="004A1174" w:rsidRDefault="004A1174" w:rsidP="004A1174">
      <w:r>
        <w:t xml:space="preserve">In this work, we used advanced machine learning techniques, including data imputation and several ML models, in order to identify the factors that influence student dropout </w:t>
      </w:r>
      <w:r>
        <w:lastRenderedPageBreak/>
        <w:t>rates and identify at-risk students to focus more on the aspiration to reduce the dropout rate. The five models that were developed were tuned to the maximum limit, but there is also room for more improvement. I believe there are more factors that affect the academic success rate. That is why all the factors in this data set were used.</w:t>
      </w:r>
    </w:p>
    <w:p w14:paraId="367293D8" w14:textId="77777777" w:rsidR="004A1174" w:rsidRDefault="004A1174" w:rsidP="004A1174"/>
    <w:bookmarkEnd w:id="0"/>
    <w:bookmarkEnd w:id="1"/>
    <w:p w14:paraId="77620756" w14:textId="77777777" w:rsidR="00D30DDE" w:rsidRDefault="00D30DDE"/>
    <w:p w14:paraId="2CF16F7D" w14:textId="77777777" w:rsidR="00A11517" w:rsidRDefault="00A11517"/>
    <w:p w14:paraId="7E535AE0" w14:textId="77777777" w:rsidR="00A11517" w:rsidRDefault="00A11517"/>
    <w:p w14:paraId="44F5A53D" w14:textId="77777777" w:rsidR="00A11517" w:rsidRDefault="00A11517"/>
    <w:p w14:paraId="4EB5D875" w14:textId="77777777" w:rsidR="00A11517" w:rsidRDefault="00A11517"/>
    <w:p w14:paraId="2F5DF794" w14:textId="77777777" w:rsidR="00A11517" w:rsidRDefault="00A11517"/>
    <w:p w14:paraId="012F3B53" w14:textId="77777777" w:rsidR="00A11517" w:rsidRDefault="00A11517"/>
    <w:p w14:paraId="7E766F2B" w14:textId="77777777" w:rsidR="00A11517" w:rsidRDefault="00A11517"/>
    <w:p w14:paraId="60670F1F" w14:textId="77777777" w:rsidR="00A11517" w:rsidRDefault="00A11517"/>
    <w:p w14:paraId="0573D0E2" w14:textId="77777777" w:rsidR="00A11517" w:rsidRDefault="00A11517"/>
    <w:p w14:paraId="5C9F019C" w14:textId="77777777" w:rsidR="00A11517" w:rsidRDefault="00A11517"/>
    <w:p w14:paraId="351DFB62" w14:textId="77777777" w:rsidR="00A11517" w:rsidRDefault="00A11517"/>
    <w:p w14:paraId="224E46C4" w14:textId="77777777" w:rsidR="00A11517" w:rsidRDefault="00A11517"/>
    <w:p w14:paraId="2C9195A0" w14:textId="77777777" w:rsidR="00A11517" w:rsidRDefault="00A11517"/>
    <w:p w14:paraId="0F3FA6EE" w14:textId="77777777" w:rsidR="00A11517" w:rsidRDefault="00A11517"/>
    <w:p w14:paraId="78F2B50C" w14:textId="77777777" w:rsidR="00A11517" w:rsidRDefault="00A11517"/>
    <w:p w14:paraId="52AB22AE" w14:textId="77777777" w:rsidR="00A11517" w:rsidRDefault="00A11517"/>
    <w:p w14:paraId="5EDE23A0" w14:textId="77777777" w:rsidR="00A11517" w:rsidRDefault="00A11517"/>
    <w:p w14:paraId="5BBF8689" w14:textId="62D66B3B" w:rsidR="003A4160" w:rsidRPr="00B302C9" w:rsidRDefault="00B302C9" w:rsidP="00E05ABE">
      <w:pPr>
        <w:pStyle w:val="Heading1"/>
      </w:pPr>
      <w:bookmarkStart w:id="22" w:name="_Toc166264900"/>
      <w:r w:rsidRPr="00B302C9">
        <w:t>Reference</w:t>
      </w:r>
      <w:bookmarkEnd w:id="22"/>
      <w:r w:rsidR="00A11517" w:rsidRPr="00B302C9">
        <w:t xml:space="preserve"> </w:t>
      </w:r>
    </w:p>
    <w:p w14:paraId="095E494F" w14:textId="77777777" w:rsidR="00A11517" w:rsidRDefault="00A11517"/>
    <w:p w14:paraId="3C2DDA5A" w14:textId="77777777" w:rsidR="00A11517" w:rsidRPr="00B302C9" w:rsidRDefault="00A11517">
      <w:pPr>
        <w:rPr>
          <w:rFonts w:ascii="Times New Roman" w:hAnsi="Times New Roman" w:cs="Times New Roman"/>
        </w:rPr>
      </w:pPr>
    </w:p>
    <w:p w14:paraId="507F1C29" w14:textId="77777777" w:rsidR="00A11517" w:rsidRPr="00B302C9" w:rsidRDefault="00A11517" w:rsidP="00A11517">
      <w:pPr>
        <w:pStyle w:val="Bibliography"/>
        <w:rPr>
          <w:rFonts w:ascii="Times New Roman" w:hAnsi="Times New Roman" w:cs="Times New Roman"/>
        </w:rPr>
      </w:pPr>
      <w:r w:rsidRPr="00B302C9">
        <w:rPr>
          <w:rFonts w:ascii="Times New Roman" w:hAnsi="Times New Roman" w:cs="Times New Roman"/>
        </w:rPr>
        <w:fldChar w:fldCharType="begin"/>
      </w:r>
      <w:r w:rsidRPr="00B302C9">
        <w:rPr>
          <w:rFonts w:ascii="Times New Roman" w:hAnsi="Times New Roman" w:cs="Times New Roman"/>
        </w:rPr>
        <w:instrText xml:space="preserve"> ADDIN ZOTERO_BIBL {"uncited":[],"omitted":[],"custom":[]} CSL_BIBLIOGRAPHY </w:instrText>
      </w:r>
      <w:r w:rsidRPr="00B302C9">
        <w:rPr>
          <w:rFonts w:ascii="Times New Roman" w:hAnsi="Times New Roman" w:cs="Times New Roman"/>
        </w:rPr>
        <w:fldChar w:fldCharType="separate"/>
      </w:r>
      <w:r w:rsidRPr="00B302C9">
        <w:rPr>
          <w:rFonts w:ascii="Times New Roman" w:hAnsi="Times New Roman" w:cs="Times New Roman"/>
        </w:rPr>
        <w:t>Aized Amin Soofi, Arshad Awan, 2017. Classification Techniques in Machine Learning: Applications and Issues. J. Basic Appl. Sci. 13, 459–465. https://doi.org/10.6000/1927-5129.2017.13.76</w:t>
      </w:r>
    </w:p>
    <w:p w14:paraId="376834A0" w14:textId="77777777" w:rsidR="00A11517" w:rsidRPr="00B302C9" w:rsidRDefault="00A11517" w:rsidP="00A11517">
      <w:pPr>
        <w:pStyle w:val="Bibliography"/>
        <w:rPr>
          <w:rFonts w:ascii="Times New Roman" w:hAnsi="Times New Roman" w:cs="Times New Roman"/>
        </w:rPr>
      </w:pPr>
      <w:r w:rsidRPr="00B302C9">
        <w:rPr>
          <w:rFonts w:ascii="Times New Roman" w:hAnsi="Times New Roman" w:cs="Times New Roman"/>
        </w:rPr>
        <w:t>Biau, G., Scornet, E., 2016. A random forest guided tour. TEST 25, 197–227. https://doi.org/10.1007/s11749-016-0481-7</w:t>
      </w:r>
    </w:p>
    <w:p w14:paraId="33B7AEE6" w14:textId="77777777" w:rsidR="00A11517" w:rsidRPr="00B302C9" w:rsidRDefault="00A11517" w:rsidP="00A11517">
      <w:pPr>
        <w:pStyle w:val="Bibliography"/>
        <w:rPr>
          <w:rFonts w:ascii="Times New Roman" w:hAnsi="Times New Roman" w:cs="Times New Roman"/>
        </w:rPr>
      </w:pPr>
      <w:r w:rsidRPr="00B302C9">
        <w:rPr>
          <w:rFonts w:ascii="Times New Roman" w:hAnsi="Times New Roman" w:cs="Times New Roman"/>
        </w:rPr>
        <w:t>Dekker, G.W., Pechenizkiy, M., Vleeshouwers, J.M., 2009. Predicting students drop out : a case study, in: Proceedings of the 2nd International Conference on Educational Data Mining, EDM 2009, July 1-3, 2009. Cordoba, Spain. pp. 41–50.</w:t>
      </w:r>
    </w:p>
    <w:p w14:paraId="28BD800D" w14:textId="77777777" w:rsidR="00A11517" w:rsidRPr="00B302C9" w:rsidRDefault="00A11517" w:rsidP="00A11517">
      <w:pPr>
        <w:pStyle w:val="Bibliography"/>
        <w:rPr>
          <w:rFonts w:ascii="Times New Roman" w:hAnsi="Times New Roman" w:cs="Times New Roman"/>
        </w:rPr>
      </w:pPr>
      <w:r w:rsidRPr="00B302C9">
        <w:rPr>
          <w:rFonts w:ascii="Times New Roman" w:hAnsi="Times New Roman" w:cs="Times New Roman"/>
        </w:rPr>
        <w:t>Kiss Botond, Nagy, M., Molontay, R., Csabay, B., 2019. Predicting Dropout Using High School and First-semester Academic Achievement Measures, in: 2019 17th International Conference on Emerging eLearning Technologies and Applications (ICETA). Presented at the 2019 17th International Conference on Emerging eLearning Technologies and Applications (ICETA), pp. 383–389. https://doi.org/10.1109/ICETA48886.2019.9040158</w:t>
      </w:r>
    </w:p>
    <w:p w14:paraId="08E64C0A" w14:textId="77777777" w:rsidR="00A11517" w:rsidRPr="00B302C9" w:rsidRDefault="00A11517" w:rsidP="00A11517">
      <w:pPr>
        <w:pStyle w:val="Bibliography"/>
        <w:rPr>
          <w:rFonts w:ascii="Times New Roman" w:hAnsi="Times New Roman" w:cs="Times New Roman"/>
        </w:rPr>
      </w:pPr>
      <w:r w:rsidRPr="00B302C9">
        <w:rPr>
          <w:rFonts w:ascii="Times New Roman" w:hAnsi="Times New Roman" w:cs="Times New Roman"/>
        </w:rPr>
        <w:t>Kocsis, Á., Molnár, G., 2024. Factors influencing academic performance and dropout rates in higher education. Oxford Review of Education.</w:t>
      </w:r>
    </w:p>
    <w:p w14:paraId="05FFE2E5" w14:textId="77777777" w:rsidR="00A11517" w:rsidRPr="00B302C9" w:rsidRDefault="00A11517" w:rsidP="00A11517">
      <w:pPr>
        <w:pStyle w:val="Bibliography"/>
        <w:rPr>
          <w:rFonts w:ascii="Times New Roman" w:hAnsi="Times New Roman" w:cs="Times New Roman"/>
        </w:rPr>
      </w:pPr>
      <w:r w:rsidRPr="00B302C9">
        <w:rPr>
          <w:rFonts w:ascii="Times New Roman" w:hAnsi="Times New Roman" w:cs="Times New Roman"/>
        </w:rPr>
        <w:t xml:space="preserve">Nagy, M., Molontay, R., 2018. Predicting Dropout in Higher Education Based on Secondary School Performance, in: 2018 IEEE 22nd International Conference on Intelligent Engineering Systems (INES). Presented at the 2018 IEEE 22nd International </w:t>
      </w:r>
      <w:r w:rsidRPr="00B302C9">
        <w:rPr>
          <w:rFonts w:ascii="Times New Roman" w:hAnsi="Times New Roman" w:cs="Times New Roman"/>
        </w:rPr>
        <w:lastRenderedPageBreak/>
        <w:t>Conference on Intelligent Engineering Systems (INES), pp. 000389–000394. https://doi.org/10.1109/INES.2018.8523888</w:t>
      </w:r>
    </w:p>
    <w:p w14:paraId="44B014B4" w14:textId="77777777" w:rsidR="00A11517" w:rsidRPr="00B302C9" w:rsidRDefault="00A11517" w:rsidP="00A11517">
      <w:pPr>
        <w:pStyle w:val="Bibliography"/>
        <w:rPr>
          <w:rFonts w:ascii="Times New Roman" w:hAnsi="Times New Roman" w:cs="Times New Roman"/>
        </w:rPr>
      </w:pPr>
      <w:r w:rsidRPr="00B302C9">
        <w:rPr>
          <w:rFonts w:ascii="Times New Roman" w:hAnsi="Times New Roman" w:cs="Times New Roman"/>
        </w:rPr>
        <w:t>Realinho, V., Machado, J., Baptista, L., Martins, M.V., 2022. Predicting Student Dropout and Academic Success. Data 7, 146. https://doi.org/10.3390/data7110146</w:t>
      </w:r>
    </w:p>
    <w:p w14:paraId="321708FF" w14:textId="77777777" w:rsidR="00A11517" w:rsidRPr="00B302C9" w:rsidRDefault="00A11517" w:rsidP="00A11517">
      <w:pPr>
        <w:pStyle w:val="Bibliography"/>
        <w:rPr>
          <w:rFonts w:ascii="Times New Roman" w:hAnsi="Times New Roman" w:cs="Times New Roman"/>
        </w:rPr>
      </w:pPr>
      <w:r w:rsidRPr="00B302C9">
        <w:rPr>
          <w:rFonts w:ascii="Times New Roman" w:hAnsi="Times New Roman" w:cs="Times New Roman"/>
        </w:rPr>
        <w:t>Ukil Abhisek, 2007. Support Vector Machine, in: Intelligent Systems and Signal Processing in Power Engineering. Springer, Berlin, Heidelberg, pp. 161–226. https://doi.org/10.1007/978-3-540-73170-2_4</w:t>
      </w:r>
    </w:p>
    <w:p w14:paraId="38C0DCAE" w14:textId="77777777" w:rsidR="00A11517" w:rsidRPr="00B302C9" w:rsidRDefault="00A11517" w:rsidP="00A11517">
      <w:pPr>
        <w:pStyle w:val="Bibliography"/>
        <w:rPr>
          <w:rFonts w:ascii="Times New Roman" w:hAnsi="Times New Roman" w:cs="Times New Roman"/>
        </w:rPr>
      </w:pPr>
      <w:r w:rsidRPr="00B302C9">
        <w:rPr>
          <w:rFonts w:ascii="Times New Roman" w:hAnsi="Times New Roman" w:cs="Times New Roman"/>
        </w:rPr>
        <w:t>Zhang Zhongheng, 2016. Introduction to machine learning: k-nearest neighbors. Annals of Translational Medicine 4. https://doi.org/10.21037/atm.2016.03.37</w:t>
      </w:r>
    </w:p>
    <w:p w14:paraId="1B746C70" w14:textId="3B002267" w:rsidR="00A11517" w:rsidRDefault="00A11517">
      <w:r w:rsidRPr="00B302C9">
        <w:rPr>
          <w:rFonts w:ascii="Times New Roman" w:hAnsi="Times New Roman" w:cs="Times New Roman"/>
        </w:rPr>
        <w:fldChar w:fldCharType="end"/>
      </w:r>
    </w:p>
    <w:p w14:paraId="568807DB" w14:textId="77777777" w:rsidR="003A4160" w:rsidRDefault="003A4160"/>
    <w:p w14:paraId="5BE7D7E0" w14:textId="77777777" w:rsidR="003A4160" w:rsidRDefault="003A4160"/>
    <w:p w14:paraId="1EA18F19" w14:textId="77777777" w:rsidR="003A4160" w:rsidRDefault="003A4160"/>
    <w:p w14:paraId="67459BAB" w14:textId="77777777" w:rsidR="003A4160" w:rsidRDefault="003A4160"/>
    <w:p w14:paraId="4F95B03E" w14:textId="77777777" w:rsidR="003A4160" w:rsidRDefault="003A4160"/>
    <w:p w14:paraId="0996553D" w14:textId="77777777" w:rsidR="003A4160" w:rsidRDefault="003A4160"/>
    <w:p w14:paraId="1F5210AE" w14:textId="77777777" w:rsidR="003A4160" w:rsidRDefault="003A4160"/>
    <w:p w14:paraId="5BA83884" w14:textId="77777777" w:rsidR="003A4160" w:rsidRDefault="003A4160"/>
    <w:p w14:paraId="3FA5236B" w14:textId="77777777" w:rsidR="003A4160" w:rsidRDefault="003A4160"/>
    <w:p w14:paraId="3BFA0C16" w14:textId="77777777" w:rsidR="003A4160" w:rsidRDefault="003A4160"/>
    <w:p w14:paraId="3EE6F2C3" w14:textId="77777777" w:rsidR="006809FD" w:rsidRDefault="006809FD"/>
    <w:p w14:paraId="2A642D86" w14:textId="77777777" w:rsidR="006809FD" w:rsidRDefault="006809FD"/>
    <w:p w14:paraId="25AB4046" w14:textId="77777777" w:rsidR="006809FD" w:rsidRDefault="006809FD"/>
    <w:p w14:paraId="26DB75A9" w14:textId="77777777" w:rsidR="006809FD" w:rsidRDefault="006809FD"/>
    <w:p w14:paraId="722D29AD" w14:textId="77777777" w:rsidR="006809FD" w:rsidRDefault="006809FD"/>
    <w:p w14:paraId="7BA09B15" w14:textId="77777777" w:rsidR="003A4160" w:rsidRDefault="003A4160"/>
    <w:p w14:paraId="0B22D262" w14:textId="77777777" w:rsidR="00B302C9" w:rsidRDefault="00B302C9"/>
    <w:p w14:paraId="1D30C225" w14:textId="13B41CB3" w:rsidR="003A4160" w:rsidRPr="00B302C9" w:rsidRDefault="003A4160" w:rsidP="00E05ABE">
      <w:pPr>
        <w:pStyle w:val="Heading1"/>
      </w:pPr>
      <w:bookmarkStart w:id="23" w:name="_Toc166264901"/>
      <w:r w:rsidRPr="00B302C9">
        <w:t>APPENDICS</w:t>
      </w:r>
      <w:bookmarkEnd w:id="23"/>
    </w:p>
    <w:p w14:paraId="2DCBB5A3" w14:textId="77777777" w:rsidR="003A4160" w:rsidRDefault="003A4160"/>
    <w:tbl>
      <w:tblPr>
        <w:tblStyle w:val="TableGrid"/>
        <w:tblW w:w="11058" w:type="dxa"/>
        <w:tblInd w:w="-998" w:type="dxa"/>
        <w:tblLayout w:type="fixed"/>
        <w:tblLook w:val="04A0" w:firstRow="1" w:lastRow="0" w:firstColumn="1" w:lastColumn="0" w:noHBand="0" w:noVBand="1"/>
      </w:tblPr>
      <w:tblGrid>
        <w:gridCol w:w="1844"/>
        <w:gridCol w:w="9214"/>
      </w:tblGrid>
      <w:tr w:rsidR="003A4160" w14:paraId="4C489580" w14:textId="77777777" w:rsidTr="00B302C9">
        <w:trPr>
          <w:trHeight w:val="1114"/>
        </w:trPr>
        <w:tc>
          <w:tcPr>
            <w:tcW w:w="1844" w:type="dxa"/>
          </w:tcPr>
          <w:p w14:paraId="7BF5C304" w14:textId="77777777" w:rsidR="003A4160" w:rsidRDefault="003A4160">
            <w:r>
              <w:t xml:space="preserve">Attached the Meta Data </w:t>
            </w:r>
          </w:p>
          <w:p w14:paraId="504366F8" w14:textId="535EF7EB" w:rsidR="003A4160" w:rsidRDefault="003A4160"/>
        </w:tc>
        <w:tc>
          <w:tcPr>
            <w:tcW w:w="9214" w:type="dxa"/>
          </w:tcPr>
          <w:p w14:paraId="44D220FE" w14:textId="146ADAD7" w:rsidR="003A4160" w:rsidRDefault="00A741E8">
            <w:hyperlink r:id="rId14" w:history="1">
              <w:r w:rsidRPr="00A741E8">
                <w:rPr>
                  <w:rStyle w:val="Hyperlink"/>
                </w:rPr>
                <w:t>https://uelac-my.sharepoint.com/:x:/g/personal/u2442187_uel_ac_uk/EeaEZKH9F7FJgmXevCfRS6YBu3aYj9v55mkRJ0EJuAzHxw?e=cfWTON</w:t>
              </w:r>
            </w:hyperlink>
          </w:p>
        </w:tc>
      </w:tr>
      <w:tr w:rsidR="003A4160" w14:paraId="26B534FD" w14:textId="77777777" w:rsidTr="00B302C9">
        <w:trPr>
          <w:trHeight w:val="943"/>
        </w:trPr>
        <w:tc>
          <w:tcPr>
            <w:tcW w:w="1844" w:type="dxa"/>
          </w:tcPr>
          <w:p w14:paraId="18F58482" w14:textId="77777777" w:rsidR="003A4160" w:rsidRDefault="003A4160">
            <w:r>
              <w:t>Attached the Data file</w:t>
            </w:r>
          </w:p>
          <w:p w14:paraId="179C388D" w14:textId="18EF95B9" w:rsidR="003A4160" w:rsidRDefault="003A4160"/>
        </w:tc>
        <w:tc>
          <w:tcPr>
            <w:tcW w:w="9214" w:type="dxa"/>
          </w:tcPr>
          <w:p w14:paraId="5F324606" w14:textId="778DEAC8" w:rsidR="003A4160" w:rsidRDefault="00A741E8">
            <w:hyperlink r:id="rId15" w:history="1">
              <w:r w:rsidRPr="00A741E8">
                <w:rPr>
                  <w:rStyle w:val="Hyperlink"/>
                </w:rPr>
                <w:t>https://uelac-my.sharepoint.com/:x:/g/personal/u2442187_uel_ac_uk/EejnFXEmAtFBkZj5QljLuLIBbraNpPe_Bsc8bS3ZVai2Cg?e=8JfMDd</w:t>
              </w:r>
            </w:hyperlink>
          </w:p>
        </w:tc>
      </w:tr>
      <w:tr w:rsidR="003A4160" w14:paraId="00832C8F" w14:textId="77777777" w:rsidTr="00B302C9">
        <w:trPr>
          <w:trHeight w:val="1324"/>
        </w:trPr>
        <w:tc>
          <w:tcPr>
            <w:tcW w:w="1844" w:type="dxa"/>
          </w:tcPr>
          <w:p w14:paraId="0344E21E" w14:textId="77777777" w:rsidR="003A4160" w:rsidRDefault="003A4160">
            <w:r>
              <w:t>Attached the R script</w:t>
            </w:r>
          </w:p>
          <w:p w14:paraId="10BE9B77" w14:textId="7EED6C49" w:rsidR="003A4160" w:rsidRDefault="003A4160"/>
        </w:tc>
        <w:tc>
          <w:tcPr>
            <w:tcW w:w="9214" w:type="dxa"/>
          </w:tcPr>
          <w:p w14:paraId="7B5ED7A1" w14:textId="74D31DF9" w:rsidR="003A4160" w:rsidRDefault="00B302C9">
            <w:hyperlink r:id="rId16" w:history="1">
              <w:r w:rsidRPr="00B302C9">
                <w:rPr>
                  <w:rStyle w:val="Hyperlink"/>
                </w:rPr>
                <w:t>https://uelac-my.sharepoint.com/:u:/g/personal/u2442187_uel_ac_uk/Ed6Uxkx6mdtBizL9F63Ru7sBkQ3blhtMYDa5gXsApzK76Q?e=eeGRhD</w:t>
              </w:r>
            </w:hyperlink>
          </w:p>
        </w:tc>
      </w:tr>
    </w:tbl>
    <w:p w14:paraId="62AAAA4B" w14:textId="77777777" w:rsidR="003A4160" w:rsidRDefault="003A4160"/>
    <w:sectPr w:rsidR="003A4160" w:rsidSect="00A275E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72037"/>
    <w:multiLevelType w:val="hybridMultilevel"/>
    <w:tmpl w:val="4766660C"/>
    <w:lvl w:ilvl="0" w:tplc="0D188CCA">
      <w:start w:val="1"/>
      <w:numFmt w:val="none"/>
      <w:lvlText w:val="8.."/>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E518F5"/>
    <w:multiLevelType w:val="hybridMultilevel"/>
    <w:tmpl w:val="2D94EB6C"/>
    <w:lvl w:ilvl="0" w:tplc="89BE9F7E">
      <w:start w:val="1"/>
      <w:numFmt w:val="none"/>
      <w:lvlText w:val="5."/>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DC7DAF"/>
    <w:multiLevelType w:val="hybridMultilevel"/>
    <w:tmpl w:val="CC7C4236"/>
    <w:lvl w:ilvl="0" w:tplc="7C12505E">
      <w:start w:val="1"/>
      <w:numFmt w:val="none"/>
      <w:lvlText w:val="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192F38"/>
    <w:multiLevelType w:val="hybridMultilevel"/>
    <w:tmpl w:val="81E4933E"/>
    <w:lvl w:ilvl="0" w:tplc="AF422736">
      <w:start w:val="1"/>
      <w:numFmt w:val="none"/>
      <w:lvlText w:val="8.5"/>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243842"/>
    <w:multiLevelType w:val="hybridMultilevel"/>
    <w:tmpl w:val="F1168898"/>
    <w:lvl w:ilvl="0" w:tplc="680AD814">
      <w:start w:val="1"/>
      <w:numFmt w:val="none"/>
      <w:lvlText w:val="7."/>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DC2594"/>
    <w:multiLevelType w:val="hybridMultilevel"/>
    <w:tmpl w:val="94BA399E"/>
    <w:lvl w:ilvl="0" w:tplc="09F2DEA2">
      <w:start w:val="1"/>
      <w:numFmt w:val="none"/>
      <w:lvlText w:val="9."/>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796D0D"/>
    <w:multiLevelType w:val="hybridMultilevel"/>
    <w:tmpl w:val="A9AA7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EC658EE"/>
    <w:multiLevelType w:val="hybridMultilevel"/>
    <w:tmpl w:val="F25A1044"/>
    <w:lvl w:ilvl="0" w:tplc="44E43D92">
      <w:start w:val="1"/>
      <w:numFmt w:val="none"/>
      <w:lvlText w:val="6."/>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1758F0"/>
    <w:multiLevelType w:val="hybridMultilevel"/>
    <w:tmpl w:val="588A3C26"/>
    <w:lvl w:ilvl="0" w:tplc="4348912A">
      <w:start w:val="1"/>
      <w:numFmt w:val="none"/>
      <w:lvlText w:val="14."/>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CA619CF"/>
    <w:multiLevelType w:val="hybridMultilevel"/>
    <w:tmpl w:val="A02E7478"/>
    <w:lvl w:ilvl="0" w:tplc="39501820">
      <w:start w:val="1"/>
      <w:numFmt w:val="none"/>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2B722C"/>
    <w:multiLevelType w:val="hybridMultilevel"/>
    <w:tmpl w:val="9B5A7A58"/>
    <w:lvl w:ilvl="0" w:tplc="34783180">
      <w:start w:val="1"/>
      <w:numFmt w:val="none"/>
      <w:lvlText w:val="8."/>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CA0CA9"/>
    <w:multiLevelType w:val="multilevel"/>
    <w:tmpl w:val="D580469C"/>
    <w:lvl w:ilvl="0">
      <w:start w:val="2"/>
      <w:numFmt w:val="decimal"/>
      <w:lvlText w:val="%1"/>
      <w:lvlJc w:val="left"/>
      <w:pPr>
        <w:ind w:left="360" w:hanging="360"/>
      </w:pPr>
      <w:rPr>
        <w:rFonts w:hint="default"/>
        <w:b/>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12" w15:restartNumberingAfterBreak="0">
    <w:nsid w:val="33C13F65"/>
    <w:multiLevelType w:val="hybridMultilevel"/>
    <w:tmpl w:val="A6AED9DA"/>
    <w:lvl w:ilvl="0" w:tplc="A9803ED8">
      <w:start w:val="1"/>
      <w:numFmt w:val="none"/>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9E12D5A"/>
    <w:multiLevelType w:val="hybridMultilevel"/>
    <w:tmpl w:val="2BEC8A7C"/>
    <w:lvl w:ilvl="0" w:tplc="BAD64260">
      <w:start w:val="1"/>
      <w:numFmt w:val="none"/>
      <w:lvlText w:val="4.2"/>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91154B"/>
    <w:multiLevelType w:val="hybridMultilevel"/>
    <w:tmpl w:val="14706102"/>
    <w:lvl w:ilvl="0" w:tplc="04322FF2">
      <w:start w:val="1"/>
      <w:numFmt w:val="none"/>
      <w:lvlText w:val="8.2"/>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50510A3"/>
    <w:multiLevelType w:val="hybridMultilevel"/>
    <w:tmpl w:val="CEAC33B2"/>
    <w:lvl w:ilvl="0" w:tplc="7C509B64">
      <w:start w:val="1"/>
      <w:numFmt w:val="none"/>
      <w:lvlText w:val="13."/>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767FAB"/>
    <w:multiLevelType w:val="hybridMultilevel"/>
    <w:tmpl w:val="28EEAC28"/>
    <w:lvl w:ilvl="0" w:tplc="4DCC19D4">
      <w:start w:val="1"/>
      <w:numFmt w:val="none"/>
      <w:lvlText w:val="8.4"/>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9D1356"/>
    <w:multiLevelType w:val="hybridMultilevel"/>
    <w:tmpl w:val="0B9CDE5E"/>
    <w:lvl w:ilvl="0" w:tplc="3FD2B510">
      <w:start w:val="1"/>
      <w:numFmt w:val="none"/>
      <w:lvlText w:val="15."/>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1970AC"/>
    <w:multiLevelType w:val="hybridMultilevel"/>
    <w:tmpl w:val="AF281206"/>
    <w:lvl w:ilvl="0" w:tplc="00365838">
      <w:start w:val="1"/>
      <w:numFmt w:val="none"/>
      <w:lvlText w:val="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8684C64"/>
    <w:multiLevelType w:val="hybridMultilevel"/>
    <w:tmpl w:val="A8068DB2"/>
    <w:lvl w:ilvl="0" w:tplc="F12CC514">
      <w:start w:val="1"/>
      <w:numFmt w:val="none"/>
      <w:lvlText w:val="8.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8F14F65"/>
    <w:multiLevelType w:val="hybridMultilevel"/>
    <w:tmpl w:val="24508AEA"/>
    <w:lvl w:ilvl="0" w:tplc="5202943E">
      <w:start w:val="1"/>
      <w:numFmt w:val="none"/>
      <w:lvlText w:val="9."/>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6231B9"/>
    <w:multiLevelType w:val="multilevel"/>
    <w:tmpl w:val="764CCCF0"/>
    <w:lvl w:ilvl="0">
      <w:start w:val="2"/>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7920" w:hanging="1800"/>
      </w:pPr>
      <w:rPr>
        <w:rFonts w:hint="default"/>
      </w:rPr>
    </w:lvl>
  </w:abstractNum>
  <w:abstractNum w:abstractNumId="22" w15:restartNumberingAfterBreak="0">
    <w:nsid w:val="66521A92"/>
    <w:multiLevelType w:val="hybridMultilevel"/>
    <w:tmpl w:val="FC8AEFB0"/>
    <w:lvl w:ilvl="0" w:tplc="6B646480">
      <w:start w:val="1"/>
      <w:numFmt w:val="none"/>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6F510F5"/>
    <w:multiLevelType w:val="hybridMultilevel"/>
    <w:tmpl w:val="7D86F3E6"/>
    <w:lvl w:ilvl="0" w:tplc="5352F092">
      <w:start w:val="1"/>
      <w:numFmt w:val="none"/>
      <w:lvlText w:val="4."/>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B0C7DF7"/>
    <w:multiLevelType w:val="multilevel"/>
    <w:tmpl w:val="7F2E771A"/>
    <w:lvl w:ilvl="0">
      <w:start w:val="1"/>
      <w:numFmt w:val="decimal"/>
      <w:lvlText w:val="%1.0"/>
      <w:lvlJc w:val="left"/>
      <w:pPr>
        <w:ind w:left="108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760" w:hanging="144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560" w:hanging="1800"/>
      </w:pPr>
      <w:rPr>
        <w:rFonts w:hint="default"/>
      </w:rPr>
    </w:lvl>
    <w:lvl w:ilvl="8">
      <w:start w:val="1"/>
      <w:numFmt w:val="decimal"/>
      <w:lvlText w:val="%1.%2.%3.%4.%5.%6.%7.%8.%9"/>
      <w:lvlJc w:val="left"/>
      <w:pPr>
        <w:ind w:left="8280" w:hanging="1800"/>
      </w:pPr>
      <w:rPr>
        <w:rFonts w:hint="default"/>
      </w:rPr>
    </w:lvl>
  </w:abstractNum>
  <w:abstractNum w:abstractNumId="25" w15:restartNumberingAfterBreak="0">
    <w:nsid w:val="6C4E306B"/>
    <w:multiLevelType w:val="hybridMultilevel"/>
    <w:tmpl w:val="54465E90"/>
    <w:lvl w:ilvl="0" w:tplc="730AB106">
      <w:start w:val="1"/>
      <w:numFmt w:val="none"/>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E89585D"/>
    <w:multiLevelType w:val="hybridMultilevel"/>
    <w:tmpl w:val="4AB8D4AE"/>
    <w:lvl w:ilvl="0" w:tplc="B220EA98">
      <w:start w:val="1"/>
      <w:numFmt w:val="none"/>
      <w:lvlText w:val="4.4"/>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666C66"/>
    <w:multiLevelType w:val="hybridMultilevel"/>
    <w:tmpl w:val="A9AA6090"/>
    <w:lvl w:ilvl="0" w:tplc="5336AAB4">
      <w:start w:val="1"/>
      <w:numFmt w:val="none"/>
      <w:lvlText w:val="15."/>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54100BA"/>
    <w:multiLevelType w:val="hybridMultilevel"/>
    <w:tmpl w:val="24E0F56E"/>
    <w:lvl w:ilvl="0" w:tplc="290AB1C2">
      <w:start w:val="1"/>
      <w:numFmt w:val="none"/>
      <w:lvlText w:val="4.5"/>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D9656E"/>
    <w:multiLevelType w:val="hybridMultilevel"/>
    <w:tmpl w:val="E724F09E"/>
    <w:lvl w:ilvl="0" w:tplc="007CF51C">
      <w:start w:val="1"/>
      <w:numFmt w:val="none"/>
      <w:lvlText w:val="12."/>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870283F"/>
    <w:multiLevelType w:val="hybridMultilevel"/>
    <w:tmpl w:val="85907C74"/>
    <w:lvl w:ilvl="0" w:tplc="CB10A93C">
      <w:start w:val="1"/>
      <w:numFmt w:val="none"/>
      <w:lvlText w:val="8.3"/>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BA836AA"/>
    <w:multiLevelType w:val="hybridMultilevel"/>
    <w:tmpl w:val="A28E9838"/>
    <w:lvl w:ilvl="0" w:tplc="E0C0C258">
      <w:start w:val="1"/>
      <w:numFmt w:val="none"/>
      <w:lvlText w:val="4.3"/>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68310178">
    <w:abstractNumId w:val="6"/>
  </w:num>
  <w:num w:numId="2" w16cid:durableId="1663925942">
    <w:abstractNumId w:val="18"/>
  </w:num>
  <w:num w:numId="3" w16cid:durableId="1458334015">
    <w:abstractNumId w:val="23"/>
  </w:num>
  <w:num w:numId="4" w16cid:durableId="1591161275">
    <w:abstractNumId w:val="2"/>
  </w:num>
  <w:num w:numId="5" w16cid:durableId="1998069369">
    <w:abstractNumId w:val="13"/>
  </w:num>
  <w:num w:numId="6" w16cid:durableId="388769473">
    <w:abstractNumId w:val="31"/>
  </w:num>
  <w:num w:numId="7" w16cid:durableId="1032219577">
    <w:abstractNumId w:val="26"/>
  </w:num>
  <w:num w:numId="8" w16cid:durableId="127403267">
    <w:abstractNumId w:val="28"/>
  </w:num>
  <w:num w:numId="9" w16cid:durableId="684091181">
    <w:abstractNumId w:val="1"/>
  </w:num>
  <w:num w:numId="10" w16cid:durableId="1268467026">
    <w:abstractNumId w:val="7"/>
  </w:num>
  <w:num w:numId="11" w16cid:durableId="416631789">
    <w:abstractNumId w:val="4"/>
  </w:num>
  <w:num w:numId="12" w16cid:durableId="1153788512">
    <w:abstractNumId w:val="10"/>
  </w:num>
  <w:num w:numId="13" w16cid:durableId="1301958771">
    <w:abstractNumId w:val="5"/>
  </w:num>
  <w:num w:numId="14" w16cid:durableId="35006201">
    <w:abstractNumId w:val="22"/>
  </w:num>
  <w:num w:numId="15" w16cid:durableId="1643079470">
    <w:abstractNumId w:val="9"/>
  </w:num>
  <w:num w:numId="16" w16cid:durableId="1560095128">
    <w:abstractNumId w:val="29"/>
  </w:num>
  <w:num w:numId="17" w16cid:durableId="1841895800">
    <w:abstractNumId w:val="15"/>
  </w:num>
  <w:num w:numId="18" w16cid:durableId="1061715002">
    <w:abstractNumId w:val="8"/>
  </w:num>
  <w:num w:numId="19" w16cid:durableId="497379958">
    <w:abstractNumId w:val="27"/>
  </w:num>
  <w:num w:numId="20" w16cid:durableId="1246840187">
    <w:abstractNumId w:val="17"/>
  </w:num>
  <w:num w:numId="21" w16cid:durableId="100073934">
    <w:abstractNumId w:val="19"/>
  </w:num>
  <w:num w:numId="22" w16cid:durableId="1529947423">
    <w:abstractNumId w:val="14"/>
  </w:num>
  <w:num w:numId="23" w16cid:durableId="1502965023">
    <w:abstractNumId w:val="0"/>
  </w:num>
  <w:num w:numId="24" w16cid:durableId="11689012">
    <w:abstractNumId w:val="30"/>
  </w:num>
  <w:num w:numId="25" w16cid:durableId="442195488">
    <w:abstractNumId w:val="16"/>
  </w:num>
  <w:num w:numId="26" w16cid:durableId="1318804863">
    <w:abstractNumId w:val="3"/>
  </w:num>
  <w:num w:numId="27" w16cid:durableId="990183589">
    <w:abstractNumId w:val="20"/>
  </w:num>
  <w:num w:numId="28" w16cid:durableId="1392195676">
    <w:abstractNumId w:val="25"/>
  </w:num>
  <w:num w:numId="29" w16cid:durableId="521895662">
    <w:abstractNumId w:val="12"/>
  </w:num>
  <w:num w:numId="30" w16cid:durableId="1549223825">
    <w:abstractNumId w:val="24"/>
  </w:num>
  <w:num w:numId="31" w16cid:durableId="1450473752">
    <w:abstractNumId w:val="21"/>
  </w:num>
  <w:num w:numId="32" w16cid:durableId="2681980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D6C"/>
    <w:rsid w:val="00004BF6"/>
    <w:rsid w:val="00091F4D"/>
    <w:rsid w:val="00174EC5"/>
    <w:rsid w:val="00210D6C"/>
    <w:rsid w:val="00244CCA"/>
    <w:rsid w:val="00272768"/>
    <w:rsid w:val="00371E42"/>
    <w:rsid w:val="00375B8A"/>
    <w:rsid w:val="003A4160"/>
    <w:rsid w:val="003C36FA"/>
    <w:rsid w:val="00432DD1"/>
    <w:rsid w:val="00444A59"/>
    <w:rsid w:val="004A1174"/>
    <w:rsid w:val="00595789"/>
    <w:rsid w:val="005976B8"/>
    <w:rsid w:val="005A294B"/>
    <w:rsid w:val="005C3B96"/>
    <w:rsid w:val="006809FD"/>
    <w:rsid w:val="006C6315"/>
    <w:rsid w:val="006E75DD"/>
    <w:rsid w:val="006F6FE7"/>
    <w:rsid w:val="007C1221"/>
    <w:rsid w:val="00895661"/>
    <w:rsid w:val="008B689D"/>
    <w:rsid w:val="008D4AB0"/>
    <w:rsid w:val="008F3CBE"/>
    <w:rsid w:val="00971711"/>
    <w:rsid w:val="00A11517"/>
    <w:rsid w:val="00A275ED"/>
    <w:rsid w:val="00A741E8"/>
    <w:rsid w:val="00AA38DC"/>
    <w:rsid w:val="00AC7B47"/>
    <w:rsid w:val="00AE6BEA"/>
    <w:rsid w:val="00B302C9"/>
    <w:rsid w:val="00B468E3"/>
    <w:rsid w:val="00B74C5E"/>
    <w:rsid w:val="00CC6A64"/>
    <w:rsid w:val="00D30DDE"/>
    <w:rsid w:val="00D611E2"/>
    <w:rsid w:val="00DC7838"/>
    <w:rsid w:val="00DF5D16"/>
    <w:rsid w:val="00E05ABE"/>
    <w:rsid w:val="00EB0DFE"/>
    <w:rsid w:val="00EB5EBC"/>
    <w:rsid w:val="00F723F2"/>
    <w:rsid w:val="00F85359"/>
    <w:rsid w:val="00FC0151"/>
    <w:rsid w:val="00FE7D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437BD"/>
  <w15:chartTrackingRefBased/>
  <w15:docId w15:val="{92E98286-3A4B-3F48-884A-37B71442D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174"/>
  </w:style>
  <w:style w:type="paragraph" w:styleId="Heading1">
    <w:name w:val="heading 1"/>
    <w:basedOn w:val="Normal"/>
    <w:next w:val="Normal"/>
    <w:link w:val="Heading1Char"/>
    <w:uiPriority w:val="9"/>
    <w:qFormat/>
    <w:rsid w:val="00210D6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10D6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10D6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10D6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10D6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10D6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10D6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10D6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10D6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D6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10D6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10D6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10D6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10D6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10D6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0D6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0D6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0D6C"/>
    <w:rPr>
      <w:rFonts w:eastAsiaTheme="majorEastAsia" w:cstheme="majorBidi"/>
      <w:color w:val="272727" w:themeColor="text1" w:themeTint="D8"/>
    </w:rPr>
  </w:style>
  <w:style w:type="paragraph" w:styleId="Title">
    <w:name w:val="Title"/>
    <w:basedOn w:val="Normal"/>
    <w:next w:val="Normal"/>
    <w:link w:val="TitleChar"/>
    <w:uiPriority w:val="10"/>
    <w:qFormat/>
    <w:rsid w:val="00210D6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0D6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0D6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0D6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0D6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10D6C"/>
    <w:rPr>
      <w:i/>
      <w:iCs/>
      <w:color w:val="404040" w:themeColor="text1" w:themeTint="BF"/>
    </w:rPr>
  </w:style>
  <w:style w:type="paragraph" w:styleId="ListParagraph">
    <w:name w:val="List Paragraph"/>
    <w:basedOn w:val="Normal"/>
    <w:uiPriority w:val="34"/>
    <w:qFormat/>
    <w:rsid w:val="00210D6C"/>
    <w:pPr>
      <w:ind w:left="720"/>
      <w:contextualSpacing/>
    </w:pPr>
  </w:style>
  <w:style w:type="character" w:styleId="IntenseEmphasis">
    <w:name w:val="Intense Emphasis"/>
    <w:basedOn w:val="DefaultParagraphFont"/>
    <w:uiPriority w:val="21"/>
    <w:qFormat/>
    <w:rsid w:val="00210D6C"/>
    <w:rPr>
      <w:i/>
      <w:iCs/>
      <w:color w:val="0F4761" w:themeColor="accent1" w:themeShade="BF"/>
    </w:rPr>
  </w:style>
  <w:style w:type="paragraph" w:styleId="IntenseQuote">
    <w:name w:val="Intense Quote"/>
    <w:basedOn w:val="Normal"/>
    <w:next w:val="Normal"/>
    <w:link w:val="IntenseQuoteChar"/>
    <w:uiPriority w:val="30"/>
    <w:qFormat/>
    <w:rsid w:val="00210D6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10D6C"/>
    <w:rPr>
      <w:i/>
      <w:iCs/>
      <w:color w:val="0F4761" w:themeColor="accent1" w:themeShade="BF"/>
    </w:rPr>
  </w:style>
  <w:style w:type="character" w:styleId="IntenseReference">
    <w:name w:val="Intense Reference"/>
    <w:basedOn w:val="DefaultParagraphFont"/>
    <w:uiPriority w:val="32"/>
    <w:qFormat/>
    <w:rsid w:val="00210D6C"/>
    <w:rPr>
      <w:b/>
      <w:bCs/>
      <w:smallCaps/>
      <w:color w:val="0F4761" w:themeColor="accent1" w:themeShade="BF"/>
      <w:spacing w:val="5"/>
    </w:rPr>
  </w:style>
  <w:style w:type="paragraph" w:styleId="NormalWeb">
    <w:name w:val="Normal (Web)"/>
    <w:basedOn w:val="Normal"/>
    <w:uiPriority w:val="99"/>
    <w:unhideWhenUsed/>
    <w:rsid w:val="00CC6A64"/>
    <w:pPr>
      <w:spacing w:before="100" w:beforeAutospacing="1" w:after="100" w:afterAutospacing="1"/>
    </w:pPr>
    <w:rPr>
      <w:rFonts w:ascii="Times New Roman" w:eastAsia="Times New Roman" w:hAnsi="Times New Roman" w:cs="Times New Roman"/>
      <w:kern w:val="0"/>
      <w:lang w:eastAsia="en-GB"/>
      <w14:ligatures w14:val="none"/>
    </w:rPr>
  </w:style>
  <w:style w:type="paragraph" w:styleId="NoSpacing">
    <w:name w:val="No Spacing"/>
    <w:link w:val="NoSpacingChar"/>
    <w:uiPriority w:val="1"/>
    <w:qFormat/>
    <w:rsid w:val="00272768"/>
  </w:style>
  <w:style w:type="character" w:styleId="Strong">
    <w:name w:val="Strong"/>
    <w:basedOn w:val="DefaultParagraphFont"/>
    <w:uiPriority w:val="22"/>
    <w:qFormat/>
    <w:rsid w:val="00B468E3"/>
    <w:rPr>
      <w:b/>
      <w:bCs/>
    </w:rPr>
  </w:style>
  <w:style w:type="table" w:styleId="TableGrid">
    <w:name w:val="Table Grid"/>
    <w:basedOn w:val="TableNormal"/>
    <w:uiPriority w:val="39"/>
    <w:rsid w:val="00B468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468E3"/>
    <w:rPr>
      <w:color w:val="467886" w:themeColor="hyperlink"/>
      <w:u w:val="single"/>
    </w:rPr>
  </w:style>
  <w:style w:type="character" w:styleId="UnresolvedMention">
    <w:name w:val="Unresolved Mention"/>
    <w:basedOn w:val="DefaultParagraphFont"/>
    <w:uiPriority w:val="99"/>
    <w:semiHidden/>
    <w:unhideWhenUsed/>
    <w:rsid w:val="00AC7B47"/>
    <w:rPr>
      <w:color w:val="605E5C"/>
      <w:shd w:val="clear" w:color="auto" w:fill="E1DFDD"/>
    </w:rPr>
  </w:style>
  <w:style w:type="character" w:styleId="FollowedHyperlink">
    <w:name w:val="FollowedHyperlink"/>
    <w:basedOn w:val="DefaultParagraphFont"/>
    <w:uiPriority w:val="99"/>
    <w:semiHidden/>
    <w:unhideWhenUsed/>
    <w:rsid w:val="00A741E8"/>
    <w:rPr>
      <w:color w:val="96607D" w:themeColor="followedHyperlink"/>
      <w:u w:val="single"/>
    </w:rPr>
  </w:style>
  <w:style w:type="paragraph" w:styleId="Bibliography">
    <w:name w:val="Bibliography"/>
    <w:basedOn w:val="Normal"/>
    <w:next w:val="Normal"/>
    <w:uiPriority w:val="37"/>
    <w:unhideWhenUsed/>
    <w:rsid w:val="00A11517"/>
    <w:pPr>
      <w:ind w:left="720" w:hanging="720"/>
    </w:pPr>
  </w:style>
  <w:style w:type="paragraph" w:styleId="TOCHeading">
    <w:name w:val="TOC Heading"/>
    <w:basedOn w:val="Heading1"/>
    <w:next w:val="Normal"/>
    <w:uiPriority w:val="39"/>
    <w:unhideWhenUsed/>
    <w:qFormat/>
    <w:rsid w:val="00E05ABE"/>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E05ABE"/>
    <w:pPr>
      <w:spacing w:before="120"/>
    </w:pPr>
    <w:rPr>
      <w:b/>
      <w:bCs/>
      <w:i/>
      <w:iCs/>
    </w:rPr>
  </w:style>
  <w:style w:type="paragraph" w:styleId="TOC2">
    <w:name w:val="toc 2"/>
    <w:basedOn w:val="Normal"/>
    <w:next w:val="Normal"/>
    <w:autoRedefine/>
    <w:uiPriority w:val="39"/>
    <w:unhideWhenUsed/>
    <w:rsid w:val="00E05ABE"/>
    <w:pPr>
      <w:spacing w:before="120"/>
      <w:ind w:left="240"/>
    </w:pPr>
    <w:rPr>
      <w:b/>
      <w:bCs/>
      <w:sz w:val="22"/>
      <w:szCs w:val="22"/>
    </w:rPr>
  </w:style>
  <w:style w:type="paragraph" w:styleId="TOC3">
    <w:name w:val="toc 3"/>
    <w:basedOn w:val="Normal"/>
    <w:next w:val="Normal"/>
    <w:autoRedefine/>
    <w:uiPriority w:val="39"/>
    <w:semiHidden/>
    <w:unhideWhenUsed/>
    <w:rsid w:val="00E05ABE"/>
    <w:pPr>
      <w:ind w:left="480"/>
    </w:pPr>
    <w:rPr>
      <w:sz w:val="20"/>
      <w:szCs w:val="20"/>
    </w:rPr>
  </w:style>
  <w:style w:type="paragraph" w:styleId="TOC4">
    <w:name w:val="toc 4"/>
    <w:basedOn w:val="Normal"/>
    <w:next w:val="Normal"/>
    <w:autoRedefine/>
    <w:uiPriority w:val="39"/>
    <w:semiHidden/>
    <w:unhideWhenUsed/>
    <w:rsid w:val="00E05ABE"/>
    <w:pPr>
      <w:ind w:left="720"/>
    </w:pPr>
    <w:rPr>
      <w:sz w:val="20"/>
      <w:szCs w:val="20"/>
    </w:rPr>
  </w:style>
  <w:style w:type="paragraph" w:styleId="TOC5">
    <w:name w:val="toc 5"/>
    <w:basedOn w:val="Normal"/>
    <w:next w:val="Normal"/>
    <w:autoRedefine/>
    <w:uiPriority w:val="39"/>
    <w:semiHidden/>
    <w:unhideWhenUsed/>
    <w:rsid w:val="00E05ABE"/>
    <w:pPr>
      <w:ind w:left="960"/>
    </w:pPr>
    <w:rPr>
      <w:sz w:val="20"/>
      <w:szCs w:val="20"/>
    </w:rPr>
  </w:style>
  <w:style w:type="paragraph" w:styleId="TOC6">
    <w:name w:val="toc 6"/>
    <w:basedOn w:val="Normal"/>
    <w:next w:val="Normal"/>
    <w:autoRedefine/>
    <w:uiPriority w:val="39"/>
    <w:semiHidden/>
    <w:unhideWhenUsed/>
    <w:rsid w:val="00E05ABE"/>
    <w:pPr>
      <w:ind w:left="1200"/>
    </w:pPr>
    <w:rPr>
      <w:sz w:val="20"/>
      <w:szCs w:val="20"/>
    </w:rPr>
  </w:style>
  <w:style w:type="paragraph" w:styleId="TOC7">
    <w:name w:val="toc 7"/>
    <w:basedOn w:val="Normal"/>
    <w:next w:val="Normal"/>
    <w:autoRedefine/>
    <w:uiPriority w:val="39"/>
    <w:semiHidden/>
    <w:unhideWhenUsed/>
    <w:rsid w:val="00E05ABE"/>
    <w:pPr>
      <w:ind w:left="1440"/>
    </w:pPr>
    <w:rPr>
      <w:sz w:val="20"/>
      <w:szCs w:val="20"/>
    </w:rPr>
  </w:style>
  <w:style w:type="paragraph" w:styleId="TOC8">
    <w:name w:val="toc 8"/>
    <w:basedOn w:val="Normal"/>
    <w:next w:val="Normal"/>
    <w:autoRedefine/>
    <w:uiPriority w:val="39"/>
    <w:semiHidden/>
    <w:unhideWhenUsed/>
    <w:rsid w:val="00E05ABE"/>
    <w:pPr>
      <w:ind w:left="1680"/>
    </w:pPr>
    <w:rPr>
      <w:sz w:val="20"/>
      <w:szCs w:val="20"/>
    </w:rPr>
  </w:style>
  <w:style w:type="paragraph" w:styleId="TOC9">
    <w:name w:val="toc 9"/>
    <w:basedOn w:val="Normal"/>
    <w:next w:val="Normal"/>
    <w:autoRedefine/>
    <w:uiPriority w:val="39"/>
    <w:semiHidden/>
    <w:unhideWhenUsed/>
    <w:rsid w:val="00E05ABE"/>
    <w:pPr>
      <w:ind w:left="1920"/>
    </w:pPr>
    <w:rPr>
      <w:sz w:val="20"/>
      <w:szCs w:val="20"/>
    </w:rPr>
  </w:style>
  <w:style w:type="character" w:customStyle="1" w:styleId="NoSpacingChar">
    <w:name w:val="No Spacing Char"/>
    <w:basedOn w:val="DefaultParagraphFont"/>
    <w:link w:val="NoSpacing"/>
    <w:uiPriority w:val="1"/>
    <w:rsid w:val="00E05A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4400335">
      <w:bodyDiv w:val="1"/>
      <w:marLeft w:val="0"/>
      <w:marRight w:val="0"/>
      <w:marTop w:val="0"/>
      <w:marBottom w:val="0"/>
      <w:divBdr>
        <w:top w:val="none" w:sz="0" w:space="0" w:color="auto"/>
        <w:left w:val="none" w:sz="0" w:space="0" w:color="auto"/>
        <w:bottom w:val="none" w:sz="0" w:space="0" w:color="auto"/>
        <w:right w:val="none" w:sz="0" w:space="0" w:color="auto"/>
      </w:divBdr>
    </w:div>
    <w:div w:id="1554921779">
      <w:bodyDiv w:val="1"/>
      <w:marLeft w:val="0"/>
      <w:marRight w:val="0"/>
      <w:marTop w:val="0"/>
      <w:marBottom w:val="0"/>
      <w:divBdr>
        <w:top w:val="none" w:sz="0" w:space="0" w:color="auto"/>
        <w:left w:val="none" w:sz="0" w:space="0" w:color="auto"/>
        <w:bottom w:val="none" w:sz="0" w:space="0" w:color="auto"/>
        <w:right w:val="none" w:sz="0" w:space="0" w:color="auto"/>
      </w:divBdr>
    </w:div>
    <w:div w:id="1663312049">
      <w:bodyDiv w:val="1"/>
      <w:marLeft w:val="0"/>
      <w:marRight w:val="0"/>
      <w:marTop w:val="0"/>
      <w:marBottom w:val="0"/>
      <w:divBdr>
        <w:top w:val="none" w:sz="0" w:space="0" w:color="auto"/>
        <w:left w:val="none" w:sz="0" w:space="0" w:color="auto"/>
        <w:bottom w:val="none" w:sz="0" w:space="0" w:color="auto"/>
        <w:right w:val="none" w:sz="0" w:space="0" w:color="auto"/>
      </w:divBdr>
    </w:div>
    <w:div w:id="1951932899">
      <w:bodyDiv w:val="1"/>
      <w:marLeft w:val="0"/>
      <w:marRight w:val="0"/>
      <w:marTop w:val="0"/>
      <w:marBottom w:val="0"/>
      <w:divBdr>
        <w:top w:val="none" w:sz="0" w:space="0" w:color="auto"/>
        <w:left w:val="none" w:sz="0" w:space="0" w:color="auto"/>
        <w:bottom w:val="none" w:sz="0" w:space="0" w:color="auto"/>
        <w:right w:val="none" w:sz="0" w:space="0" w:color="auto"/>
      </w:divBdr>
    </w:div>
    <w:div w:id="206255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uelac-my.sharepoint.com/:u:/g/personal/u2442187_uel_ac_uk/Ed6Uxkx6mdtBizL9F63Ru7sBkQ3blhtMYDa5gXsApzK76Q?e=eeGRhD" TargetMode="External"/><Relationship Id="rId1" Type="http://schemas.openxmlformats.org/officeDocument/2006/relationships/customXml" Target="../customXml/item1.xml"/><Relationship Id="rId6" Type="http://schemas.openxmlformats.org/officeDocument/2006/relationships/hyperlink" Target="https://archive.ics.uci.edu/dataset/697/predict+students+dropout+and+academic+success"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hyperlink" Target="https://uelac-my.sharepoint.com/:x:/g/personal/u2442187_uel_ac_uk/EejnFXEmAtFBkZj5QljLuLIBbraNpPe_Bsc8bS3ZVai2Cg?e=8JfMDd" TargetMode="Externa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hyperlink" Target="https://uelac-my.sharepoint.com/:x:/g/personal/u2442187_uel_ac_uk/EeaEZKH9F7FJgmXevCfRS6YBu3aYj9v55mkRJ0EJuAzHxw?e=cfWTO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shipaoluwaseyi/Desktop/mod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2!$E$4</c:f>
              <c:strCache>
                <c:ptCount val="1"/>
                <c:pt idx="0">
                  <c:v>Class : D</c:v>
                </c:pt>
              </c:strCache>
            </c:strRef>
          </c:tx>
          <c:spPr>
            <a:solidFill>
              <a:schemeClr val="accent1"/>
            </a:solidFill>
            <a:ln>
              <a:noFill/>
            </a:ln>
            <a:effectLst/>
          </c:spPr>
          <c:invertIfNegative val="0"/>
          <c:cat>
            <c:multiLvlStrRef>
              <c:f>Sheet2!$C$5:$D$32</c:f>
              <c:multiLvlStrCache>
                <c:ptCount val="28"/>
                <c:lvl>
                  <c:pt idx="0">
                    <c:v>Recall </c:v>
                  </c:pt>
                  <c:pt idx="1">
                    <c:v>F1 score</c:v>
                  </c:pt>
                  <c:pt idx="2">
                    <c:v>Precision</c:v>
                  </c:pt>
                  <c:pt idx="3">
                    <c:v>sensitivity</c:v>
                  </c:pt>
                  <c:pt idx="4">
                    <c:v>specificity</c:v>
                  </c:pt>
                  <c:pt idx="6">
                    <c:v>Recall </c:v>
                  </c:pt>
                  <c:pt idx="7">
                    <c:v>F1 score</c:v>
                  </c:pt>
                  <c:pt idx="8">
                    <c:v>Precision</c:v>
                  </c:pt>
                  <c:pt idx="9">
                    <c:v>sensitivity</c:v>
                  </c:pt>
                  <c:pt idx="10">
                    <c:v>specificity</c:v>
                  </c:pt>
                  <c:pt idx="12">
                    <c:v>Recall </c:v>
                  </c:pt>
                  <c:pt idx="13">
                    <c:v>F1 score</c:v>
                  </c:pt>
                  <c:pt idx="14">
                    <c:v>Precision</c:v>
                  </c:pt>
                  <c:pt idx="15">
                    <c:v>sensitivity</c:v>
                  </c:pt>
                  <c:pt idx="16">
                    <c:v>specificity</c:v>
                  </c:pt>
                  <c:pt idx="18">
                    <c:v>Recall </c:v>
                  </c:pt>
                  <c:pt idx="19">
                    <c:v>F1 score</c:v>
                  </c:pt>
                  <c:pt idx="20">
                    <c:v>Precision</c:v>
                  </c:pt>
                  <c:pt idx="21">
                    <c:v>sensitivity</c:v>
                  </c:pt>
                  <c:pt idx="22">
                    <c:v>specificity</c:v>
                  </c:pt>
                  <c:pt idx="24">
                    <c:v>Recall </c:v>
                  </c:pt>
                  <c:pt idx="25">
                    <c:v>F1 score</c:v>
                  </c:pt>
                  <c:pt idx="26">
                    <c:v>Precision</c:v>
                  </c:pt>
                  <c:pt idx="27">
                    <c:v>sensitivity</c:v>
                  </c:pt>
                </c:lvl>
                <c:lvl>
                  <c:pt idx="0">
                    <c:v>Random Forest</c:v>
                  </c:pt>
                  <c:pt idx="6">
                    <c:v>Support Vector Machine</c:v>
                  </c:pt>
                  <c:pt idx="12">
                    <c:v>KNN</c:v>
                  </c:pt>
                  <c:pt idx="18">
                    <c:v>Decision Tree</c:v>
                  </c:pt>
                  <c:pt idx="24">
                    <c:v>Naive Bayes</c:v>
                  </c:pt>
                </c:lvl>
              </c:multiLvlStrCache>
            </c:multiLvlStrRef>
          </c:cat>
          <c:val>
            <c:numRef>
              <c:f>Sheet2!$E$5:$E$32</c:f>
              <c:numCache>
                <c:formatCode>General</c:formatCode>
                <c:ptCount val="28"/>
                <c:pt idx="0">
                  <c:v>0.79579999999999995</c:v>
                </c:pt>
                <c:pt idx="1">
                  <c:v>0.81289999999999996</c:v>
                </c:pt>
                <c:pt idx="2">
                  <c:v>0.83089999999999997</c:v>
                </c:pt>
                <c:pt idx="3">
                  <c:v>0.79579999999999995</c:v>
                </c:pt>
                <c:pt idx="4">
                  <c:v>0.92349999999999999</c:v>
                </c:pt>
                <c:pt idx="6">
                  <c:v>0.75349999999999995</c:v>
                </c:pt>
                <c:pt idx="7">
                  <c:v>0.79110000000000003</c:v>
                </c:pt>
                <c:pt idx="8">
                  <c:v>0.8327</c:v>
                </c:pt>
                <c:pt idx="9">
                  <c:v>0.75349999999999995</c:v>
                </c:pt>
                <c:pt idx="10">
                  <c:v>0.92849999999999999</c:v>
                </c:pt>
                <c:pt idx="12">
                  <c:v>0.59509999999999996</c:v>
                </c:pt>
                <c:pt idx="13">
                  <c:v>0.71760000000000002</c:v>
                </c:pt>
                <c:pt idx="14">
                  <c:v>0.90369999999999995</c:v>
                </c:pt>
                <c:pt idx="15">
                  <c:v>0.59509999999999996</c:v>
                </c:pt>
                <c:pt idx="16">
                  <c:v>0.97</c:v>
                </c:pt>
                <c:pt idx="18">
                  <c:v>0.71830000000000005</c:v>
                </c:pt>
                <c:pt idx="19">
                  <c:v>0.76549999999999996</c:v>
                </c:pt>
                <c:pt idx="20">
                  <c:v>0.81930000000000003</c:v>
                </c:pt>
                <c:pt idx="21">
                  <c:v>0.71830000000000005</c:v>
                </c:pt>
                <c:pt idx="22">
                  <c:v>0.92510000000000003</c:v>
                </c:pt>
                <c:pt idx="24">
                  <c:v>0.66900000000000004</c:v>
                </c:pt>
                <c:pt idx="25">
                  <c:v>0.69979999999999998</c:v>
                </c:pt>
                <c:pt idx="26">
                  <c:v>0.73360000000000003</c:v>
                </c:pt>
                <c:pt idx="27">
                  <c:v>0.66900000000000004</c:v>
                </c:pt>
              </c:numCache>
            </c:numRef>
          </c:val>
          <c:extLst>
            <c:ext xmlns:c16="http://schemas.microsoft.com/office/drawing/2014/chart" uri="{C3380CC4-5D6E-409C-BE32-E72D297353CC}">
              <c16:uniqueId val="{00000000-B678-CB49-BFCD-451B2C06DBEE}"/>
            </c:ext>
          </c:extLst>
        </c:ser>
        <c:ser>
          <c:idx val="1"/>
          <c:order val="1"/>
          <c:tx>
            <c:strRef>
              <c:f>Sheet2!$F$4</c:f>
              <c:strCache>
                <c:ptCount val="1"/>
                <c:pt idx="0">
                  <c:v>Class : E</c:v>
                </c:pt>
              </c:strCache>
            </c:strRef>
          </c:tx>
          <c:spPr>
            <a:solidFill>
              <a:schemeClr val="accent2"/>
            </a:solidFill>
            <a:ln>
              <a:noFill/>
            </a:ln>
            <a:effectLst/>
          </c:spPr>
          <c:invertIfNegative val="0"/>
          <c:cat>
            <c:multiLvlStrRef>
              <c:f>Sheet2!$C$5:$D$32</c:f>
              <c:multiLvlStrCache>
                <c:ptCount val="28"/>
                <c:lvl>
                  <c:pt idx="0">
                    <c:v>Recall </c:v>
                  </c:pt>
                  <c:pt idx="1">
                    <c:v>F1 score</c:v>
                  </c:pt>
                  <c:pt idx="2">
                    <c:v>Precision</c:v>
                  </c:pt>
                  <c:pt idx="3">
                    <c:v>sensitivity</c:v>
                  </c:pt>
                  <c:pt idx="4">
                    <c:v>specificity</c:v>
                  </c:pt>
                  <c:pt idx="6">
                    <c:v>Recall </c:v>
                  </c:pt>
                  <c:pt idx="7">
                    <c:v>F1 score</c:v>
                  </c:pt>
                  <c:pt idx="8">
                    <c:v>Precision</c:v>
                  </c:pt>
                  <c:pt idx="9">
                    <c:v>sensitivity</c:v>
                  </c:pt>
                  <c:pt idx="10">
                    <c:v>specificity</c:v>
                  </c:pt>
                  <c:pt idx="12">
                    <c:v>Recall </c:v>
                  </c:pt>
                  <c:pt idx="13">
                    <c:v>F1 score</c:v>
                  </c:pt>
                  <c:pt idx="14">
                    <c:v>Precision</c:v>
                  </c:pt>
                  <c:pt idx="15">
                    <c:v>sensitivity</c:v>
                  </c:pt>
                  <c:pt idx="16">
                    <c:v>specificity</c:v>
                  </c:pt>
                  <c:pt idx="18">
                    <c:v>Recall </c:v>
                  </c:pt>
                  <c:pt idx="19">
                    <c:v>F1 score</c:v>
                  </c:pt>
                  <c:pt idx="20">
                    <c:v>Precision</c:v>
                  </c:pt>
                  <c:pt idx="21">
                    <c:v>sensitivity</c:v>
                  </c:pt>
                  <c:pt idx="22">
                    <c:v>specificity</c:v>
                  </c:pt>
                  <c:pt idx="24">
                    <c:v>Recall </c:v>
                  </c:pt>
                  <c:pt idx="25">
                    <c:v>F1 score</c:v>
                  </c:pt>
                  <c:pt idx="26">
                    <c:v>Precision</c:v>
                  </c:pt>
                  <c:pt idx="27">
                    <c:v>sensitivity</c:v>
                  </c:pt>
                </c:lvl>
                <c:lvl>
                  <c:pt idx="0">
                    <c:v>Random Forest</c:v>
                  </c:pt>
                  <c:pt idx="6">
                    <c:v>Support Vector Machine</c:v>
                  </c:pt>
                  <c:pt idx="12">
                    <c:v>KNN</c:v>
                  </c:pt>
                  <c:pt idx="18">
                    <c:v>Decision Tree</c:v>
                  </c:pt>
                  <c:pt idx="24">
                    <c:v>Naive Bayes</c:v>
                  </c:pt>
                </c:lvl>
              </c:multiLvlStrCache>
            </c:multiLvlStrRef>
          </c:cat>
          <c:val>
            <c:numRef>
              <c:f>Sheet2!$F$5:$F$32</c:f>
              <c:numCache>
                <c:formatCode>General</c:formatCode>
                <c:ptCount val="28"/>
                <c:pt idx="0">
                  <c:v>0.33961999999999998</c:v>
                </c:pt>
                <c:pt idx="1">
                  <c:v>0.41860000000000003</c:v>
                </c:pt>
                <c:pt idx="2">
                  <c:v>0.54544999999999999</c:v>
                </c:pt>
                <c:pt idx="3">
                  <c:v>0.33961999999999998</c:v>
                </c:pt>
                <c:pt idx="4">
                  <c:v>0.93803199999999998</c:v>
                </c:pt>
                <c:pt idx="6">
                  <c:v>0.3145</c:v>
                </c:pt>
                <c:pt idx="7">
                  <c:v>0.37740000000000001</c:v>
                </c:pt>
                <c:pt idx="8">
                  <c:v>0.47170000000000001</c:v>
                </c:pt>
                <c:pt idx="9">
                  <c:v>0.3145</c:v>
                </c:pt>
                <c:pt idx="10">
                  <c:v>0.92290000000000005</c:v>
                </c:pt>
                <c:pt idx="12">
                  <c:v>8.1759999999999999E-2</c:v>
                </c:pt>
                <c:pt idx="13">
                  <c:v>0.13542000000000001</c:v>
                </c:pt>
                <c:pt idx="14">
                  <c:v>0.39394000000000001</c:v>
                </c:pt>
                <c:pt idx="15">
                  <c:v>8.1759999999999999E-2</c:v>
                </c:pt>
                <c:pt idx="16">
                  <c:v>0.97245000000000004</c:v>
                </c:pt>
                <c:pt idx="18">
                  <c:v>0.40881000000000001</c:v>
                </c:pt>
                <c:pt idx="19">
                  <c:v>0.41800999999999999</c:v>
                </c:pt>
                <c:pt idx="20">
                  <c:v>0.42763000000000001</c:v>
                </c:pt>
                <c:pt idx="21">
                  <c:v>0.40881000000000001</c:v>
                </c:pt>
                <c:pt idx="22">
                  <c:v>0.88017000000000001</c:v>
                </c:pt>
                <c:pt idx="24">
                  <c:v>0.24528</c:v>
                </c:pt>
                <c:pt idx="25">
                  <c:v>0.27660000000000001</c:v>
                </c:pt>
                <c:pt idx="26">
                  <c:v>0.31707000000000002</c:v>
                </c:pt>
                <c:pt idx="27">
                  <c:v>0.24528</c:v>
                </c:pt>
              </c:numCache>
            </c:numRef>
          </c:val>
          <c:extLst>
            <c:ext xmlns:c16="http://schemas.microsoft.com/office/drawing/2014/chart" uri="{C3380CC4-5D6E-409C-BE32-E72D297353CC}">
              <c16:uniqueId val="{00000001-B678-CB49-BFCD-451B2C06DBEE}"/>
            </c:ext>
          </c:extLst>
        </c:ser>
        <c:ser>
          <c:idx val="2"/>
          <c:order val="2"/>
          <c:tx>
            <c:strRef>
              <c:f>Sheet2!$G$4</c:f>
              <c:strCache>
                <c:ptCount val="1"/>
                <c:pt idx="0">
                  <c:v>Class : G</c:v>
                </c:pt>
              </c:strCache>
            </c:strRef>
          </c:tx>
          <c:spPr>
            <a:solidFill>
              <a:schemeClr val="accent3"/>
            </a:solidFill>
            <a:ln>
              <a:noFill/>
            </a:ln>
            <a:effectLst/>
          </c:spPr>
          <c:invertIfNegative val="0"/>
          <c:cat>
            <c:multiLvlStrRef>
              <c:f>Sheet2!$C$5:$D$32</c:f>
              <c:multiLvlStrCache>
                <c:ptCount val="28"/>
                <c:lvl>
                  <c:pt idx="0">
                    <c:v>Recall </c:v>
                  </c:pt>
                  <c:pt idx="1">
                    <c:v>F1 score</c:v>
                  </c:pt>
                  <c:pt idx="2">
                    <c:v>Precision</c:v>
                  </c:pt>
                  <c:pt idx="3">
                    <c:v>sensitivity</c:v>
                  </c:pt>
                  <c:pt idx="4">
                    <c:v>specificity</c:v>
                  </c:pt>
                  <c:pt idx="6">
                    <c:v>Recall </c:v>
                  </c:pt>
                  <c:pt idx="7">
                    <c:v>F1 score</c:v>
                  </c:pt>
                  <c:pt idx="8">
                    <c:v>Precision</c:v>
                  </c:pt>
                  <c:pt idx="9">
                    <c:v>sensitivity</c:v>
                  </c:pt>
                  <c:pt idx="10">
                    <c:v>specificity</c:v>
                  </c:pt>
                  <c:pt idx="12">
                    <c:v>Recall </c:v>
                  </c:pt>
                  <c:pt idx="13">
                    <c:v>F1 score</c:v>
                  </c:pt>
                  <c:pt idx="14">
                    <c:v>Precision</c:v>
                  </c:pt>
                  <c:pt idx="15">
                    <c:v>sensitivity</c:v>
                  </c:pt>
                  <c:pt idx="16">
                    <c:v>specificity</c:v>
                  </c:pt>
                  <c:pt idx="18">
                    <c:v>Recall </c:v>
                  </c:pt>
                  <c:pt idx="19">
                    <c:v>F1 score</c:v>
                  </c:pt>
                  <c:pt idx="20">
                    <c:v>Precision</c:v>
                  </c:pt>
                  <c:pt idx="21">
                    <c:v>sensitivity</c:v>
                  </c:pt>
                  <c:pt idx="22">
                    <c:v>specificity</c:v>
                  </c:pt>
                  <c:pt idx="24">
                    <c:v>Recall </c:v>
                  </c:pt>
                  <c:pt idx="25">
                    <c:v>F1 score</c:v>
                  </c:pt>
                  <c:pt idx="26">
                    <c:v>Precision</c:v>
                  </c:pt>
                  <c:pt idx="27">
                    <c:v>sensitivity</c:v>
                  </c:pt>
                </c:lvl>
                <c:lvl>
                  <c:pt idx="0">
                    <c:v>Random Forest</c:v>
                  </c:pt>
                  <c:pt idx="6">
                    <c:v>Support Vector Machine</c:v>
                  </c:pt>
                  <c:pt idx="12">
                    <c:v>KNN</c:v>
                  </c:pt>
                  <c:pt idx="18">
                    <c:v>Decision Tree</c:v>
                  </c:pt>
                  <c:pt idx="24">
                    <c:v>Naive Bayes</c:v>
                  </c:pt>
                </c:lvl>
              </c:multiLvlStrCache>
            </c:multiLvlStrRef>
          </c:cat>
          <c:val>
            <c:numRef>
              <c:f>Sheet2!$G$5:$G$32</c:f>
              <c:numCache>
                <c:formatCode>General</c:formatCode>
                <c:ptCount val="28"/>
                <c:pt idx="0">
                  <c:v>0.92310000000000003</c:v>
                </c:pt>
                <c:pt idx="1">
                  <c:v>0.85360000000000003</c:v>
                </c:pt>
                <c:pt idx="2">
                  <c:v>0.79379999999999995</c:v>
                </c:pt>
                <c:pt idx="3">
                  <c:v>0.92310000000000003</c:v>
                </c:pt>
                <c:pt idx="4">
                  <c:v>0.76070000000000004</c:v>
                </c:pt>
                <c:pt idx="6">
                  <c:v>0.92530000000000001</c:v>
                </c:pt>
                <c:pt idx="7">
                  <c:v>0.84850000000000003</c:v>
                </c:pt>
                <c:pt idx="8">
                  <c:v>0.78349999999999997</c:v>
                </c:pt>
                <c:pt idx="9">
                  <c:v>0.92530000000000001</c:v>
                </c:pt>
                <c:pt idx="10">
                  <c:v>0.74490000000000001</c:v>
                </c:pt>
                <c:pt idx="12">
                  <c:v>0.99099999999999999</c:v>
                </c:pt>
                <c:pt idx="13">
                  <c:v>0.7913</c:v>
                </c:pt>
                <c:pt idx="14">
                  <c:v>0.65859999999999996</c:v>
                </c:pt>
                <c:pt idx="15">
                  <c:v>0.99099999999999999</c:v>
                </c:pt>
                <c:pt idx="16">
                  <c:v>0.48759999999999998</c:v>
                </c:pt>
                <c:pt idx="18">
                  <c:v>0.871</c:v>
                </c:pt>
                <c:pt idx="19">
                  <c:v>0.83150000000000002</c:v>
                </c:pt>
                <c:pt idx="20">
                  <c:v>0.79549999999999998</c:v>
                </c:pt>
                <c:pt idx="21">
                  <c:v>0.871</c:v>
                </c:pt>
                <c:pt idx="22">
                  <c:v>0.77649999999999997</c:v>
                </c:pt>
                <c:pt idx="24">
                  <c:v>0.78939999999999999</c:v>
                </c:pt>
                <c:pt idx="25">
                  <c:v>0.78939999999999999</c:v>
                </c:pt>
                <c:pt idx="26">
                  <c:v>0.74160000000000004</c:v>
                </c:pt>
                <c:pt idx="27">
                  <c:v>0.84389999999999998</c:v>
                </c:pt>
              </c:numCache>
            </c:numRef>
          </c:val>
          <c:extLst>
            <c:ext xmlns:c16="http://schemas.microsoft.com/office/drawing/2014/chart" uri="{C3380CC4-5D6E-409C-BE32-E72D297353CC}">
              <c16:uniqueId val="{00000002-B678-CB49-BFCD-451B2C06DBEE}"/>
            </c:ext>
          </c:extLst>
        </c:ser>
        <c:dLbls>
          <c:showLegendKey val="0"/>
          <c:showVal val="0"/>
          <c:showCatName val="0"/>
          <c:showSerName val="0"/>
          <c:showPercent val="0"/>
          <c:showBubbleSize val="0"/>
        </c:dLbls>
        <c:gapWidth val="219"/>
        <c:overlap val="-27"/>
        <c:axId val="740193328"/>
        <c:axId val="1944500736"/>
      </c:barChart>
      <c:catAx>
        <c:axId val="740193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44500736"/>
        <c:crosses val="autoZero"/>
        <c:auto val="1"/>
        <c:lblAlgn val="ctr"/>
        <c:lblOffset val="100"/>
        <c:noMultiLvlLbl val="0"/>
      </c:catAx>
      <c:valAx>
        <c:axId val="1944500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019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Model</a:t>
            </a:r>
            <a:r>
              <a:rPr lang="en-GB" baseline="0"/>
              <a:t> Comparison</a:t>
            </a:r>
            <a:endParaRPr lang="en-GB"/>
          </a:p>
        </c:rich>
      </c:tx>
      <c:layout>
        <c:manualLayout>
          <c:xMode val="edge"/>
          <c:yMode val="edge"/>
          <c:x val="0.31769444444444445"/>
          <c:y val="3.4782608695652174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I$17</c:f>
              <c:strCache>
                <c:ptCount val="1"/>
                <c:pt idx="0">
                  <c:v>Accuracy</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H$18:$H$22</c:f>
              <c:strCache>
                <c:ptCount val="5"/>
                <c:pt idx="0">
                  <c:v>Random Forest</c:v>
                </c:pt>
                <c:pt idx="1">
                  <c:v>Support vector machine</c:v>
                </c:pt>
                <c:pt idx="2">
                  <c:v>KNN</c:v>
                </c:pt>
                <c:pt idx="3">
                  <c:v>Decision Tree</c:v>
                </c:pt>
                <c:pt idx="4">
                  <c:v>Naive Bayes </c:v>
                </c:pt>
              </c:strCache>
            </c:strRef>
          </c:cat>
          <c:val>
            <c:numRef>
              <c:f>Sheet1!$I$18:$I$22</c:f>
              <c:numCache>
                <c:formatCode>General</c:formatCode>
                <c:ptCount val="5"/>
                <c:pt idx="0">
                  <c:v>0.77739999999999998</c:v>
                </c:pt>
                <c:pt idx="1">
                  <c:v>0.76049999999999995</c:v>
                </c:pt>
                <c:pt idx="2">
                  <c:v>0.7006</c:v>
                </c:pt>
                <c:pt idx="3">
                  <c:v>0.73899999999999999</c:v>
                </c:pt>
                <c:pt idx="4">
                  <c:v>0.68020000000000003</c:v>
                </c:pt>
              </c:numCache>
            </c:numRef>
          </c:val>
          <c:extLst>
            <c:ext xmlns:c16="http://schemas.microsoft.com/office/drawing/2014/chart" uri="{C3380CC4-5D6E-409C-BE32-E72D297353CC}">
              <c16:uniqueId val="{00000000-BFE9-AF4A-B5AA-398739B1EC92}"/>
            </c:ext>
          </c:extLst>
        </c:ser>
        <c:ser>
          <c:idx val="1"/>
          <c:order val="1"/>
          <c:tx>
            <c:strRef>
              <c:f>Sheet1!$J$17</c:f>
              <c:strCache>
                <c:ptCount val="1"/>
                <c:pt idx="0">
                  <c:v>Kappa</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H$18:$H$22</c:f>
              <c:strCache>
                <c:ptCount val="5"/>
                <c:pt idx="0">
                  <c:v>Random Forest</c:v>
                </c:pt>
                <c:pt idx="1">
                  <c:v>Support vector machine</c:v>
                </c:pt>
                <c:pt idx="2">
                  <c:v>KNN</c:v>
                </c:pt>
                <c:pt idx="3">
                  <c:v>Decision Tree</c:v>
                </c:pt>
                <c:pt idx="4">
                  <c:v>Naive Bayes </c:v>
                </c:pt>
              </c:strCache>
            </c:strRef>
          </c:cat>
          <c:val>
            <c:numRef>
              <c:f>Sheet1!$J$18:$J$22</c:f>
              <c:numCache>
                <c:formatCode>General</c:formatCode>
                <c:ptCount val="5"/>
                <c:pt idx="0">
                  <c:v>0.62350000000000005</c:v>
                </c:pt>
                <c:pt idx="1">
                  <c:v>0.59450000000000003</c:v>
                </c:pt>
                <c:pt idx="2">
                  <c:v>0.45579999999999998</c:v>
                </c:pt>
                <c:pt idx="3">
                  <c:v>0.56910000000000005</c:v>
                </c:pt>
                <c:pt idx="4">
                  <c:v>0.46460000000000001</c:v>
                </c:pt>
              </c:numCache>
            </c:numRef>
          </c:val>
          <c:extLst>
            <c:ext xmlns:c16="http://schemas.microsoft.com/office/drawing/2014/chart" uri="{C3380CC4-5D6E-409C-BE32-E72D297353CC}">
              <c16:uniqueId val="{00000001-BFE9-AF4A-B5AA-398739B1EC92}"/>
            </c:ext>
          </c:extLst>
        </c:ser>
        <c:dLbls>
          <c:dLblPos val="inEnd"/>
          <c:showLegendKey val="0"/>
          <c:showVal val="1"/>
          <c:showCatName val="0"/>
          <c:showSerName val="0"/>
          <c:showPercent val="0"/>
          <c:showBubbleSize val="0"/>
        </c:dLbls>
        <c:gapWidth val="65"/>
        <c:axId val="409019232"/>
        <c:axId val="409020944"/>
      </c:barChart>
      <c:catAx>
        <c:axId val="409019232"/>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409020944"/>
        <c:crosses val="autoZero"/>
        <c:auto val="1"/>
        <c:lblAlgn val="ctr"/>
        <c:lblOffset val="100"/>
        <c:noMultiLvlLbl val="0"/>
      </c:catAx>
      <c:valAx>
        <c:axId val="409020944"/>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409019232"/>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83865A-6EC8-A447-B7FF-90BC4A2C2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8304</Words>
  <Characters>47334</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dc:title>
  <dc:subject/>
  <dc:creator>Oluwaseyi Paul ASHIPA</dc:creator>
  <cp:keywords/>
  <dc:description/>
  <cp:lastModifiedBy>Oluwaseyi Paul ASHIPA</cp:lastModifiedBy>
  <cp:revision>2</cp:revision>
  <dcterms:created xsi:type="dcterms:W3CDTF">2024-10-22T18:51:00Z</dcterms:created>
  <dcterms:modified xsi:type="dcterms:W3CDTF">2024-10-22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2bDXZh0"/&gt;&lt;style id="http://www.zotero.org/styles/elsevier-harvard" hasBibliography="1" bibliographyStyleHasBeenSet="1"/&gt;&lt;prefs&gt;&lt;pref name="fieldType" value="Field"/&gt;&lt;pref name="delayCitationUpd</vt:lpwstr>
  </property>
  <property fmtid="{D5CDD505-2E9C-101B-9397-08002B2CF9AE}" pid="3" name="ZOTERO_PREF_2">
    <vt:lpwstr>ates" value="true"/&gt;&lt;pref name="dontAskDelayCitationUpdates" value="true"/&gt;&lt;/prefs&gt;&lt;/data&gt;</vt:lpwstr>
  </property>
</Properties>
</file>